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5FA43" w14:textId="77777777" w:rsidR="00B6139E" w:rsidRPr="00FC2F88" w:rsidRDefault="00B6139E" w:rsidP="00B6139E">
      <w:pPr>
        <w:spacing w:line="259" w:lineRule="auto"/>
        <w:jc w:val="left"/>
        <w:rPr>
          <w:rFonts w:cs="Times New Roman"/>
          <w:szCs w:val="24"/>
          <w:u w:val="single"/>
        </w:rPr>
      </w:pPr>
      <w:r w:rsidRPr="00FC2F88">
        <w:rPr>
          <w:rFonts w:cs="Times New Roman"/>
          <w:szCs w:val="24"/>
          <w:u w:val="single"/>
        </w:rPr>
        <w:t>SUPPLEMENTARY MATERIALS</w:t>
      </w:r>
      <w:r w:rsidRPr="00FC2F88">
        <w:rPr>
          <w:rFonts w:cs="Times New Roman"/>
          <w:szCs w:val="24"/>
        </w:rPr>
        <w:tab/>
      </w:r>
    </w:p>
    <w:p w14:paraId="320ECEFB" w14:textId="77777777" w:rsidR="00B6139E" w:rsidRPr="00FC2F88" w:rsidRDefault="00B6139E" w:rsidP="00B6139E">
      <w:pPr>
        <w:spacing w:line="259" w:lineRule="auto"/>
        <w:jc w:val="left"/>
        <w:rPr>
          <w:rFonts w:cs="Times New Roman"/>
          <w:szCs w:val="24"/>
        </w:rPr>
      </w:pPr>
    </w:p>
    <w:p w14:paraId="7D2749B9" w14:textId="77777777" w:rsidR="00B6139E" w:rsidRPr="00FC2F88" w:rsidRDefault="00B6139E" w:rsidP="00B6139E">
      <w:pPr>
        <w:spacing w:after="160" w:line="259" w:lineRule="auto"/>
        <w:jc w:val="left"/>
        <w:rPr>
          <w:rFonts w:cs="Times New Roman"/>
          <w:szCs w:val="24"/>
          <w:lang w:val="en-US"/>
        </w:rPr>
      </w:pPr>
      <w:r w:rsidRPr="00FC2F88">
        <w:rPr>
          <w:rFonts w:cs="Times New Roman"/>
          <w:szCs w:val="24"/>
          <w:lang w:val="en-US"/>
        </w:rPr>
        <w:t xml:space="preserve">Table 1. </w:t>
      </w:r>
      <w:r w:rsidRPr="00FC2F88">
        <w:rPr>
          <w:rFonts w:cs="Times New Roman"/>
          <w:szCs w:val="24"/>
        </w:rPr>
        <w:t xml:space="preserve">Results of the quality assessment using the CCAT for studies during races and time trials. </w:t>
      </w:r>
    </w:p>
    <w:tbl>
      <w:tblPr>
        <w:tblStyle w:val="Tableausimp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3240"/>
        <w:gridCol w:w="1496"/>
        <w:gridCol w:w="1403"/>
        <w:gridCol w:w="955"/>
        <w:gridCol w:w="1137"/>
        <w:gridCol w:w="1169"/>
        <w:gridCol w:w="1016"/>
        <w:gridCol w:w="985"/>
        <w:gridCol w:w="1272"/>
        <w:gridCol w:w="808"/>
      </w:tblGrid>
      <w:tr w:rsidR="00B6139E" w:rsidRPr="00FC2F88" w14:paraId="0A0F6A25" w14:textId="77777777" w:rsidTr="00E4772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10" w:type="dxa"/>
          </w:tcPr>
          <w:p w14:paraId="6744368A" w14:textId="77777777" w:rsidR="00B6139E" w:rsidRPr="00FC2F88" w:rsidRDefault="00B6139E" w:rsidP="00E4772B">
            <w:pPr>
              <w:tabs>
                <w:tab w:val="center" w:pos="4536"/>
                <w:tab w:val="right" w:pos="9072"/>
              </w:tabs>
              <w:spacing w:line="240" w:lineRule="auto"/>
              <w:jc w:val="left"/>
              <w:rPr>
                <w:rFonts w:cs="Times New Roman"/>
                <w:szCs w:val="24"/>
                <w:lang w:val="en-US"/>
              </w:rPr>
            </w:pPr>
          </w:p>
        </w:tc>
        <w:tc>
          <w:tcPr>
            <w:tcW w:w="3459" w:type="dxa"/>
            <w:vMerge w:val="restart"/>
            <w:vAlign w:val="center"/>
          </w:tcPr>
          <w:p w14:paraId="3EED418C" w14:textId="77777777" w:rsidR="00B6139E" w:rsidRPr="00FC2F88" w:rsidRDefault="00B6139E" w:rsidP="00E4772B">
            <w:pPr>
              <w:tabs>
                <w:tab w:val="center" w:pos="4536"/>
                <w:tab w:val="right" w:pos="9072"/>
              </w:tab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fr-FR"/>
              </w:rPr>
            </w:pPr>
            <w:r w:rsidRPr="00FC2F88">
              <w:rPr>
                <w:rFonts w:cs="Times New Roman"/>
                <w:szCs w:val="24"/>
                <w:lang w:val="fr-FR"/>
              </w:rPr>
              <w:t>Study (races)</w:t>
            </w:r>
          </w:p>
        </w:tc>
        <w:tc>
          <w:tcPr>
            <w:tcW w:w="10035" w:type="dxa"/>
            <w:gridSpan w:val="9"/>
            <w:tcBorders>
              <w:top w:val="single" w:sz="4" w:space="0" w:color="auto"/>
              <w:bottom w:val="single" w:sz="4" w:space="0" w:color="auto"/>
            </w:tcBorders>
          </w:tcPr>
          <w:p w14:paraId="2EF8638A" w14:textId="77777777" w:rsidR="00B6139E" w:rsidRPr="00FC2F88" w:rsidRDefault="00B6139E" w:rsidP="00E4772B">
            <w:pPr>
              <w:tabs>
                <w:tab w:val="center" w:pos="4536"/>
                <w:tab w:val="right" w:pos="9072"/>
              </w:tab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fr-FR"/>
              </w:rPr>
            </w:pPr>
            <w:r w:rsidRPr="00FC2F88">
              <w:rPr>
                <w:rFonts w:cs="Times New Roman"/>
                <w:szCs w:val="24"/>
                <w:lang w:val="fr-FR"/>
              </w:rPr>
              <w:t>Study assessment domains</w:t>
            </w:r>
          </w:p>
        </w:tc>
      </w:tr>
      <w:tr w:rsidR="00B6139E" w:rsidRPr="00FC2F88" w14:paraId="231F24DE"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bottom w:val="single" w:sz="4" w:space="0" w:color="auto"/>
            </w:tcBorders>
            <w:vAlign w:val="center"/>
          </w:tcPr>
          <w:p w14:paraId="0C67CC16"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Nb</w:t>
            </w:r>
          </w:p>
        </w:tc>
        <w:tc>
          <w:tcPr>
            <w:tcW w:w="3459" w:type="dxa"/>
            <w:vMerge/>
            <w:tcBorders>
              <w:bottom w:val="single" w:sz="4" w:space="0" w:color="auto"/>
            </w:tcBorders>
            <w:vAlign w:val="center"/>
          </w:tcPr>
          <w:p w14:paraId="050D15C7"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p>
        </w:tc>
        <w:tc>
          <w:tcPr>
            <w:tcW w:w="1256" w:type="dxa"/>
            <w:tcBorders>
              <w:top w:val="single" w:sz="4" w:space="0" w:color="auto"/>
              <w:bottom w:val="single" w:sz="4" w:space="0" w:color="auto"/>
            </w:tcBorders>
            <w:vAlign w:val="center"/>
          </w:tcPr>
          <w:p w14:paraId="6209261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Preliminaries</w:t>
            </w:r>
          </w:p>
        </w:tc>
        <w:tc>
          <w:tcPr>
            <w:tcW w:w="1403" w:type="dxa"/>
            <w:tcBorders>
              <w:top w:val="single" w:sz="4" w:space="0" w:color="auto"/>
              <w:bottom w:val="single" w:sz="4" w:space="0" w:color="auto"/>
            </w:tcBorders>
            <w:vAlign w:val="center"/>
          </w:tcPr>
          <w:p w14:paraId="1407466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Introduction</w:t>
            </w:r>
          </w:p>
        </w:tc>
        <w:tc>
          <w:tcPr>
            <w:tcW w:w="962" w:type="dxa"/>
            <w:tcBorders>
              <w:top w:val="single" w:sz="4" w:space="0" w:color="auto"/>
              <w:bottom w:val="single" w:sz="4" w:space="0" w:color="auto"/>
            </w:tcBorders>
            <w:vAlign w:val="center"/>
          </w:tcPr>
          <w:p w14:paraId="7624B58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esign</w:t>
            </w:r>
          </w:p>
        </w:tc>
        <w:tc>
          <w:tcPr>
            <w:tcW w:w="1137" w:type="dxa"/>
            <w:tcBorders>
              <w:top w:val="single" w:sz="4" w:space="0" w:color="auto"/>
              <w:bottom w:val="single" w:sz="4" w:space="0" w:color="auto"/>
            </w:tcBorders>
            <w:vAlign w:val="center"/>
          </w:tcPr>
          <w:p w14:paraId="7955139F"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Sampling</w:t>
            </w:r>
          </w:p>
        </w:tc>
        <w:tc>
          <w:tcPr>
            <w:tcW w:w="1170" w:type="dxa"/>
            <w:tcBorders>
              <w:top w:val="single" w:sz="4" w:space="0" w:color="auto"/>
              <w:bottom w:val="single" w:sz="4" w:space="0" w:color="auto"/>
            </w:tcBorders>
            <w:vAlign w:val="center"/>
          </w:tcPr>
          <w:p w14:paraId="4FDEA64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ata collection</w:t>
            </w:r>
          </w:p>
        </w:tc>
        <w:tc>
          <w:tcPr>
            <w:tcW w:w="1026" w:type="dxa"/>
            <w:tcBorders>
              <w:top w:val="single" w:sz="4" w:space="0" w:color="auto"/>
              <w:bottom w:val="single" w:sz="4" w:space="0" w:color="auto"/>
            </w:tcBorders>
            <w:vAlign w:val="center"/>
          </w:tcPr>
          <w:p w14:paraId="2B9E0B2C"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 xml:space="preserve">Ethical matters </w:t>
            </w:r>
          </w:p>
        </w:tc>
        <w:tc>
          <w:tcPr>
            <w:tcW w:w="992" w:type="dxa"/>
            <w:tcBorders>
              <w:top w:val="single" w:sz="4" w:space="0" w:color="auto"/>
              <w:bottom w:val="single" w:sz="4" w:space="0" w:color="auto"/>
            </w:tcBorders>
            <w:vAlign w:val="center"/>
          </w:tcPr>
          <w:p w14:paraId="691F69DA"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Results</w:t>
            </w:r>
          </w:p>
        </w:tc>
        <w:tc>
          <w:tcPr>
            <w:tcW w:w="1272" w:type="dxa"/>
            <w:tcBorders>
              <w:top w:val="single" w:sz="4" w:space="0" w:color="auto"/>
              <w:bottom w:val="single" w:sz="4" w:space="0" w:color="auto"/>
            </w:tcBorders>
            <w:vAlign w:val="center"/>
          </w:tcPr>
          <w:p w14:paraId="752CCC59"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iscussion</w:t>
            </w:r>
          </w:p>
        </w:tc>
        <w:tc>
          <w:tcPr>
            <w:tcW w:w="817" w:type="dxa"/>
            <w:tcBorders>
              <w:top w:val="single" w:sz="4" w:space="0" w:color="auto"/>
              <w:bottom w:val="single" w:sz="4" w:space="0" w:color="auto"/>
            </w:tcBorders>
            <w:vAlign w:val="center"/>
          </w:tcPr>
          <w:p w14:paraId="52A871B6"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Over all score</w:t>
            </w:r>
          </w:p>
        </w:tc>
      </w:tr>
      <w:tr w:rsidR="00B6139E" w:rsidRPr="00FC2F88" w14:paraId="055C495A" w14:textId="77777777" w:rsidTr="00E4772B">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tcBorders>
          </w:tcPr>
          <w:p w14:paraId="7CD612A4"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w:t>
            </w:r>
          </w:p>
        </w:tc>
        <w:tc>
          <w:tcPr>
            <w:tcW w:w="3459" w:type="dxa"/>
            <w:tcBorders>
              <w:top w:val="single" w:sz="4" w:space="0" w:color="auto"/>
            </w:tcBorders>
          </w:tcPr>
          <w:p w14:paraId="3B960E0C"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Barroso et al. </w:t>
            </w:r>
            <w:r>
              <w:rPr>
                <w:rFonts w:cs="Times New Roman"/>
                <w:szCs w:val="24"/>
                <w:lang w:val="fr-FR"/>
              </w:rPr>
              <w:fldChar w:fldCharType="begin"/>
            </w:r>
            <w:r>
              <w:rPr>
                <w:rFonts w:cs="Times New Roman"/>
                <w:szCs w:val="24"/>
                <w:lang w:val="fr-FR"/>
              </w:rPr>
              <w:instrText xml:space="preserve"> ADDIN ZOTERO_ITEM CSL_CITATION {"citationID":"ADYcqKuw","properties":{"formattedCitation":"[10]","plainCitation":"[10]","noteIndex":0},"citationItems":[{"id":79,"uris":["http://zotero.org/users/local/FbBnKa9k/items/TLJ4HZSJ"],"itemData":{"id":79,"type":"article-journal","abstract":"To describe the pacing pattern of elite 400 m freestyle swimmers, understand how athletes select the first half compared to their 200m race pace, and correlate critical speed (CS) and D’ with pacing parameters. The best all-time 400 m performances were obtained, and 200 m performances were retrieved from the same competition. Twenty-four performances were selected and, when possible, 50 m-splits were obtained. CS and D’ were calculated based on the 200 m and 400 m performances. Most athletes adopted a parabolic pacing pattern. Performance in the 400 m correlated with that of the 200 m (rho = 0.418, p = 0.042), the % difference between 200 m performance and 200 m split correlated with CS (rho = −0.595, p = 0.002) and with D’ (rho = 0.808, p &lt; 0.001). The correlation between D’ and % difference between average speed and CS was nearly perfect (rho = 1.000, p &lt; 0.001). Recommendations of having the first half of the 400 m 4–5 s slower than their 200 m race do not seem to be appropriate for all swimmers and depends on physiological abilities.","container-title":"Research in Sports Medicine","DOI":"10.1080/15438627.2020.1860051","ISSN":"1543-8627, 1543-8635","issue":"6","journalAbbreviation":"Research in Sports Medicine","language":"en","page":"598-604","source":"DOI.org (Crossref)","title":"How do swimmers pace the 400 m freestyle and what affects the pacing pattern?","volume":"29","author":[{"family":"Barroso","given":"Renato"},{"family":"Crivoi","given":"Everton"},{"family":"Foster","given":"Carl"},{"family":"Barbosa","given":"Augusto Carvalho"}],"issued":{"date-parts":[["2021",11,2]]}}}],"schema":"https://github.com/citation-style-language/schema/raw/master/csl-citation.json"} </w:instrText>
            </w:r>
            <w:r>
              <w:rPr>
                <w:rFonts w:cs="Times New Roman"/>
                <w:szCs w:val="24"/>
                <w:lang w:val="fr-FR"/>
              </w:rPr>
              <w:fldChar w:fldCharType="separate"/>
            </w:r>
            <w:r w:rsidRPr="00FC2F88">
              <w:rPr>
                <w:rFonts w:cs="Times New Roman"/>
              </w:rPr>
              <w:t>[10]</w:t>
            </w:r>
            <w:r>
              <w:rPr>
                <w:rFonts w:cs="Times New Roman"/>
                <w:szCs w:val="24"/>
                <w:lang w:val="fr-FR"/>
              </w:rPr>
              <w:fldChar w:fldCharType="end"/>
            </w:r>
          </w:p>
        </w:tc>
        <w:tc>
          <w:tcPr>
            <w:tcW w:w="1256" w:type="dxa"/>
            <w:tcBorders>
              <w:top w:val="single" w:sz="4" w:space="0" w:color="auto"/>
            </w:tcBorders>
          </w:tcPr>
          <w:p w14:paraId="06A5AE9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Borders>
              <w:top w:val="single" w:sz="4" w:space="0" w:color="auto"/>
            </w:tcBorders>
          </w:tcPr>
          <w:p w14:paraId="1D2699B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Borders>
              <w:top w:val="single" w:sz="4" w:space="0" w:color="auto"/>
            </w:tcBorders>
          </w:tcPr>
          <w:p w14:paraId="6CE4AFD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Borders>
              <w:top w:val="single" w:sz="4" w:space="0" w:color="auto"/>
            </w:tcBorders>
          </w:tcPr>
          <w:p w14:paraId="1C39BBB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Borders>
              <w:top w:val="single" w:sz="4" w:space="0" w:color="auto"/>
            </w:tcBorders>
          </w:tcPr>
          <w:p w14:paraId="6DE25C5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Borders>
              <w:top w:val="single" w:sz="4" w:space="0" w:color="auto"/>
            </w:tcBorders>
          </w:tcPr>
          <w:p w14:paraId="1FFCD2F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Borders>
              <w:top w:val="single" w:sz="4" w:space="0" w:color="auto"/>
            </w:tcBorders>
          </w:tcPr>
          <w:p w14:paraId="4137110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272" w:type="dxa"/>
            <w:tcBorders>
              <w:top w:val="single" w:sz="4" w:space="0" w:color="auto"/>
            </w:tcBorders>
          </w:tcPr>
          <w:p w14:paraId="7895CAB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Borders>
              <w:top w:val="single" w:sz="4" w:space="0" w:color="auto"/>
            </w:tcBorders>
          </w:tcPr>
          <w:p w14:paraId="258F4BD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8</w:t>
            </w:r>
          </w:p>
        </w:tc>
      </w:tr>
      <w:tr w:rsidR="00B6139E" w:rsidRPr="00FC2F88" w14:paraId="72567BD8"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076AC8E"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w:t>
            </w:r>
          </w:p>
        </w:tc>
        <w:tc>
          <w:tcPr>
            <w:tcW w:w="3459" w:type="dxa"/>
          </w:tcPr>
          <w:p w14:paraId="23C6998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Barroso et al. </w:t>
            </w:r>
            <w:r>
              <w:rPr>
                <w:rFonts w:cs="Times New Roman"/>
                <w:szCs w:val="24"/>
                <w:lang w:val="fr-FR"/>
              </w:rPr>
              <w:fldChar w:fldCharType="begin"/>
            </w:r>
            <w:r>
              <w:rPr>
                <w:rFonts w:cs="Times New Roman"/>
                <w:szCs w:val="24"/>
                <w:lang w:val="fr-FR"/>
              </w:rPr>
              <w:instrText xml:space="preserve"> ADDIN ZOTERO_ITEM CSL_CITATION {"citationID":"3RGZOAGS","properties":{"formattedCitation":"[11]","plainCitation":"[11]","noteIndex":0},"citationItems":[{"id":80,"uris":["http://zotero.org/users/local/FbBnKa9k/items/F49V5HVA"],"itemData":{"id":80,"type":"article-journal","abstract":"The purposes of this study were to ascertain how physiological adaptations, as reﬂected by critical speed and distance above critical speed (D′), impact the competitive performance of a world-class female long-distance swimmer; and to determine whether a model including the expenditure and recovery of D′ could be used to understand pacing in swimming. From August 2011 to August 2021, we retrieved 800-m performance and splits data from races in which she improved her time, and also the 400-m and 200-m freestyle performances from the same competitions. Performances from the 200, 400, and 800 m were used to estimate critical speed and D′. The 800-m splits were used to calculate the usage of D′ during the race and to investigate pacing. The differential W′ balance model (W′BAL) was used to calculate its analogous in swimming, the D′BAL. Critical speed increased from 1.516 to 1.616 ms−1 while D′ ﬂuctuated </w:instrText>
            </w:r>
            <w:r>
              <w:rPr>
                <w:rFonts w:ascii="Cambria Math" w:hAnsi="Cambria Math" w:cs="Cambria Math"/>
                <w:szCs w:val="24"/>
                <w:lang w:val="fr-FR"/>
              </w:rPr>
              <w:instrText>∼</w:instrText>
            </w:r>
            <w:r>
              <w:rPr>
                <w:rFonts w:cs="Times New Roman"/>
                <w:szCs w:val="24"/>
                <w:lang w:val="fr-FR"/>
              </w:rPr>
              <w:instrText xml:space="preserve">15 m from 2011 to 2016. D′BAL approached 0 m at the end of the races and may be useful to understand pacing. Critical speed and 800-m speed presented a nearly perfect correlation (0.99, p &lt; 0.001) suggesting that critical speed is of paramount importance for long-distance swimming performance. While critical speed is clearly important, D′ did not directly correlate with 800-m performance. This result suggests that the work capacity above critical speed is not a primary determinant of 800-m swimming performance. However, we cannot say it is unimportant, as minor improvements represent an opportunity to set world records. Outstanding longdistance performance seems to depend more on aerobic ﬁtness than on the capacity to work above critical speed.","container-title":"International Journal of Sports Science &amp; Coaching","DOI":"10.1177/17479541221104721","ISSN":"1747-9541, 2048-397X","issue":"4","journalAbbreviation":"International Journal of Sports Science &amp; Coaching","language":"en","page":"1307-1312","source":"DOI.org (Crossref)","title":"Longitudinal analysis of the 800-m performances of the world's best female long-distance pool swimmer: A case study using critical speed and &lt;i&gt;D&lt;/i&gt; ′","title-short":"Longitudinal analysis of the 800-m performances of the world's best female long-distance pool swimmer","volume":"18","author":[{"family":"Barroso","given":"Renato"},{"family":"Do Carmo","given":"Everton Crivoi"},{"family":"Foster","given":"Carl"},{"family":"Skiba","given":"Philip"},{"family":"Barbosa","given":"Augusto Carvalho"}],"issued":{"date-parts":[["2023",8]]}}}],"schema":"https://github.com/citation-style-language/schema/raw/master/csl-citation.json"} </w:instrText>
            </w:r>
            <w:r>
              <w:rPr>
                <w:rFonts w:cs="Times New Roman"/>
                <w:szCs w:val="24"/>
                <w:lang w:val="fr-FR"/>
              </w:rPr>
              <w:fldChar w:fldCharType="separate"/>
            </w:r>
            <w:r w:rsidRPr="00FC2F88">
              <w:rPr>
                <w:rFonts w:cs="Times New Roman"/>
              </w:rPr>
              <w:t>[11]</w:t>
            </w:r>
            <w:r>
              <w:rPr>
                <w:rFonts w:cs="Times New Roman"/>
                <w:szCs w:val="24"/>
                <w:lang w:val="fr-FR"/>
              </w:rPr>
              <w:fldChar w:fldCharType="end"/>
            </w:r>
          </w:p>
        </w:tc>
        <w:tc>
          <w:tcPr>
            <w:tcW w:w="1256" w:type="dxa"/>
          </w:tcPr>
          <w:p w14:paraId="14FCB6F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3E051E2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65622C2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0245F08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170" w:type="dxa"/>
          </w:tcPr>
          <w:p w14:paraId="502827C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2F8AEFD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992" w:type="dxa"/>
          </w:tcPr>
          <w:p w14:paraId="0020B15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014088C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3CC5E9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39D0AB7D"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7ADA0593"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w:t>
            </w:r>
          </w:p>
        </w:tc>
        <w:tc>
          <w:tcPr>
            <w:tcW w:w="3459" w:type="dxa"/>
          </w:tcPr>
          <w:p w14:paraId="1914DF33"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highlight w:val="yellow"/>
                <w:lang w:val="fr-FR"/>
              </w:rPr>
            </w:pPr>
            <w:r w:rsidRPr="00FC2F88">
              <w:rPr>
                <w:rFonts w:cs="Times New Roman"/>
                <w:szCs w:val="24"/>
                <w:lang w:val="fr-FR"/>
              </w:rPr>
              <w:t>Cuenca-Fernàndez et al.</w:t>
            </w:r>
            <w:r>
              <w:rPr>
                <w:rFonts w:cs="Times New Roman"/>
                <w:szCs w:val="24"/>
                <w:lang w:val="fr-FR"/>
              </w:rPr>
              <w:t xml:space="preserve"> </w:t>
            </w:r>
            <w:r>
              <w:rPr>
                <w:rFonts w:cs="Times New Roman"/>
                <w:szCs w:val="24"/>
                <w:lang w:val="fr-FR"/>
              </w:rPr>
              <w:fldChar w:fldCharType="begin"/>
            </w:r>
            <w:r>
              <w:rPr>
                <w:rFonts w:cs="Times New Roman"/>
                <w:szCs w:val="24"/>
                <w:lang w:val="fr-FR"/>
              </w:rPr>
              <w:instrText xml:space="preserve"> ADDIN ZOTERO_ITEM CSL_CITATION {"citationID":"nQP4ukBC","properties":{"formattedCitation":"[35]","plainCitation":"[35]","noteIndex":0},"citationItems":[{"id":81,"uris":["http://zotero.org/users/local/FbBnKa9k/items/KA7WL69G"],"itemData":{"id":81,"type":"article-journal","abstract":"Introduction\n              To investigate performance variation in all race sections, i.e., start, clean swimming, and turns, of elite short-course races for all swimming strokes and to determine the effect of performance variation on race results.\n            \n            \n              Methods\n              \n                Comparing finalists and non-qualified swimmers, a total of 256 races of male swimmers (\n                n\n                 = 128, age: 23.3 ± 3.1, FINA points: 876 ± 38) competing in the European short-course swimming championships were analyzed. The coefficient of variation (CV) and relative change in performance (Δ%) were used to compare intra-individual performance progression between rounds and inter-individual differences between performance levels using a linear mixed model.\n              \n            \n            \n              Results\n              \n                While most performance variables declined during the races (\n                P \n                &amp;lt; 0.005), performance was better maintained in 200 m compared to 100 m races, as well as in finalists compared to non-qualified swimmers. In 100 m races, Start Times improved between heats, semi-finals, and finals (\n                P \n                &amp;lt; 0.005) and contributed to the improved Split Times of Lap 1 in freestyle (\n                P \n                = 0.001, Δ = −1.09%), breaststroke (\n                P \n                &amp;lt; 0.001; Δ = −2.48%), and backstroke (\n                P \n                &amp;lt; 0.001; Δ = −1.72%). Swimmers increased stroke rate from heats/semi-finals to finals in freestyle (\n                P \n                = 0.015, Δ = 3.29%), breaststroke (\n                P \n                = 0.001, Δ = 6.91%), and backstroke (\n                P \n                = 0.005; Δ = 3.65%). Increases in stroke length and clean-swimming speed were only significant between rounds for breaststroke and backstroke (\n                P \n                &amp;lt; 0.005). In 200 m races, Total Time remained unchanged between rounds (\n                P\n                 &amp;gt; 0.05), except for breaststroke (\n                P \n                = 0.008; CV = 0.7%; Δ = −0.59%). Start (\n                P \n                = 0.004; Δ = −1.72%) and Split Times (\n                P \n                = 0.009; Δ = −0.61%) only improved in butterfly. From the turn variables, OUT_5 m times improved towards the finals in breaststroke (\n                P \n                = 0.006; Δ = −1.51%) and butterfly (\n                P \n                = 0.016; Δ = −2.19%). No differences were observed for SR and SL, while clean-swimming speed improved between rounds in breaststroke only (\n                P \n                = 0.034; Δ = 0.96%).\n              \n            \n            \n              Discussion\n              Performance of finalists progressed between rounds in 100 m but not 200 m races, most probably due to the absence of semi-finals. Progression in 100 m races was mainly attributed to improved Start and Split Times in Lap 1, while turn performances remained unchanged. Within round comparison showed higher performance maintenance in 200 m compared to 100 m events, which showed more pronounced positive pacing. Success of finalists was attributed to their overall higher performance level and superior progression between rounds.","container-title":"Frontiers in Sports and Active Living","DOI":"10.3389/fspor.2023.1146711","ISSN":"2624-9367","journalAbbreviation":"Front. Sports Act. Living","language":"en","page":"1146711","source":"DOI.org (Crossref)","title":"Short-course performance variation across all race sections: How 100 and 200 m elite male swimmers progress between rounds","title-short":"Short-course performance variation across all race sections","volume":"5","author":[{"family":"Cuenca-Fernández","given":"Francisco"},{"family":"Ruiz-Navarro","given":"Jesús J."},{"family":"Polach","given":"Marek"},{"family":"Arellano","given":"Raúl"},{"family":"Born","given":"Dennis-Peter"}],"issued":{"date-parts":[["2023",3,28]]}}}],"schema":"https://github.com/citation-style-language/schema/raw/master/csl-citation.json"} </w:instrText>
            </w:r>
            <w:r>
              <w:rPr>
                <w:rFonts w:cs="Times New Roman"/>
                <w:szCs w:val="24"/>
                <w:lang w:val="fr-FR"/>
              </w:rPr>
              <w:fldChar w:fldCharType="separate"/>
            </w:r>
            <w:r w:rsidRPr="00FC2F88">
              <w:rPr>
                <w:rFonts w:cs="Times New Roman"/>
                <w:lang w:val="fr-FR"/>
              </w:rPr>
              <w:t>[35]</w:t>
            </w:r>
            <w:r>
              <w:rPr>
                <w:rFonts w:cs="Times New Roman"/>
                <w:szCs w:val="24"/>
                <w:lang w:val="fr-FR"/>
              </w:rPr>
              <w:fldChar w:fldCharType="end"/>
            </w:r>
          </w:p>
        </w:tc>
        <w:tc>
          <w:tcPr>
            <w:tcW w:w="1256" w:type="dxa"/>
          </w:tcPr>
          <w:p w14:paraId="50C378A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75F953D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79118A5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30F5DAF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62DF079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2132B9A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 </w:t>
            </w:r>
          </w:p>
        </w:tc>
        <w:tc>
          <w:tcPr>
            <w:tcW w:w="992" w:type="dxa"/>
          </w:tcPr>
          <w:p w14:paraId="3208B29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12B8989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4EC36A4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11159C9E"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54FACC2"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4</w:t>
            </w:r>
          </w:p>
        </w:tc>
        <w:tc>
          <w:tcPr>
            <w:tcW w:w="3459" w:type="dxa"/>
          </w:tcPr>
          <w:p w14:paraId="2CA359DB"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Demarie et al. </w:t>
            </w:r>
            <w:r>
              <w:rPr>
                <w:rFonts w:cs="Times New Roman"/>
                <w:szCs w:val="24"/>
                <w:lang w:val="fr-FR"/>
              </w:rPr>
              <w:fldChar w:fldCharType="begin"/>
            </w:r>
            <w:r>
              <w:rPr>
                <w:rFonts w:cs="Times New Roman"/>
                <w:szCs w:val="24"/>
                <w:lang w:val="fr-FR"/>
              </w:rPr>
              <w:instrText xml:space="preserve"> ADDIN ZOTERO_ITEM CSL_CITATION {"citationID":"Txx6hmeK","properties":{"formattedCitation":"[12]","plainCitation":"[12]","noteIndex":0},"citationItems":[{"id":82,"uris":["http://zotero.org/users/local/FbBnKa9k/items/EI6PZNNP"],"itemData":{"id":82,"type":"article-journal","abstract":"The study of pace strategy in different environments could help to understand its dependence on athletes’ energetic limits or on sport-speciﬁc factors. The aim of this study was to analyse the pacing strategy of ﬁnalists during seven swimming and running world events held in 2021–2022. The speed of 32 swimmers every 50 m in 1500 m freestyle competitions, and the speed of 55 runners every 100 m in 5000 m track competitions, were analysed. Differences between swimming and running were statistically signiﬁcant for Total Time (p = 0.00, ES = 1.9), Average Time of splits (p = 0.00, ES = 2.0), Median Time of splits (p = 0.00, ES = 2.0), and Maximal length of split sequences (p = 0.00, ES = 1.3), and non-signiﬁcantly different for number of Sequences of splits (p = 0.12, ES = 0.5), Percentage of total splits faster than the median speed (p = 0.08, ES = 0.2), Percentage of splits faster than the median speed in the ﬁrst half (p = 0.16, ES = 0.4) and Percentage of splits faster than the median speed in the second half (p = 0.21, ES = 0.3). In conclusion, despite similar metabolic requirements of 1500 m swimming and 5000 m running, the inﬂuence of speciﬁc environment and sport type on the pacing strategy of world level competitions seems to be supported.","container-title":"Applied Sciences","DOI":"10.3390/app13116455","ISSN":"2076-3417","issue":"11","journalAbbreviation":"Applied Sciences","language":"en","license":"https://creativecommons.org/licenses/by/4.0/","page":"6455","source":"DOI.org (Crossref)","title":"Pacing of Human Locomotion on Land and in Water: 1500 m Swimming vs. 5000 m Running","title-short":"Pacing of Human Locomotion on Land and in Water","volume":"13","author":[{"family":"Demarie","given":"Sabrina"},{"family":"Pycke","given":"Jean Renaud"},{"family":"Pizzuti","given":"Alessia"},{"family":"Billat","given":"Veronique"}],"issued":{"date-parts":[["2023",5,25]]}}}],"schema":"https://github.com/citation-style-language/schema/raw/master/csl-citation.json"} </w:instrText>
            </w:r>
            <w:r>
              <w:rPr>
                <w:rFonts w:cs="Times New Roman"/>
                <w:szCs w:val="24"/>
                <w:lang w:val="fr-FR"/>
              </w:rPr>
              <w:fldChar w:fldCharType="separate"/>
            </w:r>
            <w:r w:rsidRPr="00FC2F88">
              <w:rPr>
                <w:rFonts w:cs="Times New Roman"/>
              </w:rPr>
              <w:t>[12]</w:t>
            </w:r>
            <w:r>
              <w:rPr>
                <w:rFonts w:cs="Times New Roman"/>
                <w:szCs w:val="24"/>
                <w:lang w:val="fr-FR"/>
              </w:rPr>
              <w:fldChar w:fldCharType="end"/>
            </w:r>
          </w:p>
        </w:tc>
        <w:tc>
          <w:tcPr>
            <w:tcW w:w="1256" w:type="dxa"/>
          </w:tcPr>
          <w:p w14:paraId="11BAF61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4C7E6C9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918160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1C12B19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1434930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3FFA2A5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7B375CE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15F3786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385E349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7</w:t>
            </w:r>
          </w:p>
        </w:tc>
      </w:tr>
      <w:tr w:rsidR="00B6139E" w:rsidRPr="00FC2F88" w14:paraId="12A24967"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05261F9C"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5</w:t>
            </w:r>
          </w:p>
        </w:tc>
        <w:tc>
          <w:tcPr>
            <w:tcW w:w="3459" w:type="dxa"/>
          </w:tcPr>
          <w:p w14:paraId="22975EB8"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Demarie et al. </w:t>
            </w:r>
            <w:r>
              <w:rPr>
                <w:rFonts w:cs="Times New Roman"/>
                <w:szCs w:val="24"/>
                <w:lang w:val="fr-FR"/>
              </w:rPr>
              <w:fldChar w:fldCharType="begin"/>
            </w:r>
            <w:r>
              <w:rPr>
                <w:rFonts w:cs="Times New Roman"/>
                <w:szCs w:val="24"/>
                <w:lang w:val="fr-FR"/>
              </w:rPr>
              <w:instrText xml:space="preserve"> ADDIN ZOTERO_ITEM CSL_CITATION {"citationID":"ye4Jac29","properties":{"formattedCitation":"[13]","plainCitation":"[13]","noteIndex":0},"citationItems":[{"id":83,"uris":["http://zotero.org/users/local/FbBnKa9k/items/SG4GPFFT"],"itemData":{"id":83,"type":"article-journal","abstract":"Pacing strategy refers to the distribution of effort and speed throughout the race to achieve optimal performance. This study aims to understand whether the choice of pacing strategy in swimming depends on the length of competitions and how sex, age, and performance level inﬂuence this strategy. Participants were the ﬁnalists of the 800 m and 1500 m freestyle events at the elite and junior world championships in 2022–2023. Race outcomes and pacing parameters were compared between the two distances and across different groups of swimmers. Swimmers in both distances did not break world records. Pacing strategy generally followed a U-shape with signiﬁcant differences in the frequency and duration of speed changes between the two distances. The 800 m exhibited more frequent changes in acceleration, while the 1500 m events generally followed a more consistent time-series pattern. There were differences in pacing strategies between males and females and between junior and elite swimmers. Swimmers closer to world records showed more consistent pacing patterns compared to those farther from records. This study suggests that pacing strategies are inﬂuenced by race distance, sex, age, and performance level. The research highlights the complex interplay between physiological and psychological factors that shape a swimmer’s decision-making during a race.","container-title":"Applied Sciences","DOI":"10.3390/app131810515","ISSN":"2076-3417","issue":"18","journalAbbreviation":"Applied Sciences","language":"en","license":"https://creativecommons.org/licenses/by/4.0/","page":"10515","source":"DOI.org (Crossref)","title":"Pacing Strategy of 800 m and 1500 m Freestyle Swimming Finals in the World Championships According to the Performance in Males and Females of Different Age Groups","volume":"13","author":[{"family":"Demarie","given":"Sabrina"},{"family":"Pycke","given":"Jean Renaud"},{"family":"Pizzuti","given":"Alessia"},{"family":"Billat","given":"Veronique"}],"issued":{"date-parts":[["2023",9,21]]}}}],"schema":"https://github.com/citation-style-language/schema/raw/master/csl-citation.json"} </w:instrText>
            </w:r>
            <w:r>
              <w:rPr>
                <w:rFonts w:cs="Times New Roman"/>
                <w:szCs w:val="24"/>
                <w:lang w:val="fr-FR"/>
              </w:rPr>
              <w:fldChar w:fldCharType="separate"/>
            </w:r>
            <w:r w:rsidRPr="00FC2F88">
              <w:rPr>
                <w:rFonts w:cs="Times New Roman"/>
              </w:rPr>
              <w:t>[13]</w:t>
            </w:r>
            <w:r>
              <w:rPr>
                <w:rFonts w:cs="Times New Roman"/>
                <w:szCs w:val="24"/>
                <w:lang w:val="fr-FR"/>
              </w:rPr>
              <w:fldChar w:fldCharType="end"/>
            </w:r>
          </w:p>
        </w:tc>
        <w:tc>
          <w:tcPr>
            <w:tcW w:w="1256" w:type="dxa"/>
          </w:tcPr>
          <w:p w14:paraId="2419716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7F20CEA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8A543D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6727B71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79A6D09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0F9DA47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2DBA970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6A41042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B48CB0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264A2C33"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76E6B72D"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6</w:t>
            </w:r>
          </w:p>
        </w:tc>
        <w:tc>
          <w:tcPr>
            <w:tcW w:w="3459" w:type="dxa"/>
          </w:tcPr>
          <w:p w14:paraId="0C0E337C"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Garland Fritzdorf et al. </w:t>
            </w:r>
            <w:r>
              <w:rPr>
                <w:rFonts w:cs="Times New Roman"/>
                <w:szCs w:val="24"/>
                <w:lang w:val="fr-FR"/>
              </w:rPr>
              <w:fldChar w:fldCharType="begin"/>
            </w:r>
            <w:r>
              <w:rPr>
                <w:rFonts w:cs="Times New Roman"/>
                <w:szCs w:val="24"/>
                <w:lang w:val="fr-FR"/>
              </w:rPr>
              <w:instrText xml:space="preserve"> ADDIN ZOTERO_ITEM CSL_CITATION {"citationID":"cyRiE1oo","properties":{"formattedCitation":"[14]","plainCitation":"[14]","noteIndex":0},"citationItems":[{"id":84,"uris":["http://zotero.org/users/local/FbBnKa9k/items/ZTXDTYSJ"],"itemData":{"id":84,"type":"article-journal","abstract":"Speed in aquatic locomotion is determined by stroke distance and stroke rate, but it does not always follow that an increase in stroke rate will lead to an increase in speed. Kleshnev (2006) developed a method to evaluate the relationship between speed and stroke rate during rowing – the effective work per stroke. In this case study, the effective work per stroke was determined for a male world-class 100-m breaststroke swimmer for seven races in major championships and compared between: each of the seven races; each quarter within each race; and the best swims of this case study and seven other world-class swimmers. The effective work per stroke was related to race performance, with the fastest race having the highest effective work per stroke and lowest stroke rate, with slower races having low effectiveness and high stroke rate (R2 ¼ 0.85). The effective work per stroke was reduced in a race as the swimmer fatigued. The within-race standard deviation of effectiveness was lower in fast swims (R2 ¼ 0.84). This analysis has identiﬁed some characteristics of fast swimming: high effectiveness, optimal stroke rate, and a ﬂat effectiveness proﬁle. Training and racing strategies can now be devised to improve performance by increasing the sensitivity of assessment of strengths and weaknesses in individuals.","container-title":"Journal of Sports Sciences","DOI":"10.1080/02640410802632623","ISSN":"0264-0414, 1466-447X","issue":"4","journalAbbreviation":"Journal of Sports Sciences","language":"en","page":"373-378","source":"DOI.org (Crossref)","title":"Analysis of speed, stroke rate, and stroke distance for world-class breaststroke swimming","volume":"27","author":[{"family":"Garland Fritzdorf","given":"Stephen"},{"family":"Hibbs","given":"Angela"},{"family":"Kleshnev","given":"Valery"}],"issued":{"date-parts":[["2009",2,15]]}}}],"schema":"https://github.com/citation-style-language/schema/raw/master/csl-citation.json"} </w:instrText>
            </w:r>
            <w:r>
              <w:rPr>
                <w:rFonts w:cs="Times New Roman"/>
                <w:szCs w:val="24"/>
                <w:lang w:val="fr-FR"/>
              </w:rPr>
              <w:fldChar w:fldCharType="separate"/>
            </w:r>
            <w:r w:rsidRPr="00FC2F88">
              <w:rPr>
                <w:rFonts w:cs="Times New Roman"/>
              </w:rPr>
              <w:t>[14]</w:t>
            </w:r>
            <w:r>
              <w:rPr>
                <w:rFonts w:cs="Times New Roman"/>
                <w:szCs w:val="24"/>
                <w:lang w:val="fr-FR"/>
              </w:rPr>
              <w:fldChar w:fldCharType="end"/>
            </w:r>
          </w:p>
        </w:tc>
        <w:tc>
          <w:tcPr>
            <w:tcW w:w="1256" w:type="dxa"/>
          </w:tcPr>
          <w:p w14:paraId="17D9D28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Pr>
          <w:p w14:paraId="1A6E142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62" w:type="dxa"/>
          </w:tcPr>
          <w:p w14:paraId="0C08F6B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4EED815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08874BD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4975F05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4C91328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794B925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Pr>
          <w:p w14:paraId="63393F9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highlight w:val="yellow"/>
                <w:lang w:val="fr-FR"/>
              </w:rPr>
            </w:pPr>
            <w:r w:rsidRPr="00FC2F88">
              <w:rPr>
                <w:rFonts w:cs="Times New Roman"/>
                <w:b/>
                <w:bCs/>
                <w:szCs w:val="24"/>
                <w:lang w:val="fr-FR"/>
              </w:rPr>
              <w:t>28</w:t>
            </w:r>
          </w:p>
        </w:tc>
      </w:tr>
      <w:tr w:rsidR="00B6139E" w:rsidRPr="00FC2F88" w14:paraId="020F1CBE"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068E62EB"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7</w:t>
            </w:r>
          </w:p>
        </w:tc>
        <w:tc>
          <w:tcPr>
            <w:tcW w:w="3459" w:type="dxa"/>
          </w:tcPr>
          <w:p w14:paraId="1F75824D"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Gatta et al. </w:t>
            </w:r>
            <w:r>
              <w:rPr>
                <w:rFonts w:cs="Times New Roman"/>
                <w:szCs w:val="24"/>
                <w:lang w:val="fr-FR"/>
              </w:rPr>
              <w:fldChar w:fldCharType="begin"/>
            </w:r>
            <w:r>
              <w:rPr>
                <w:rFonts w:cs="Times New Roman"/>
                <w:szCs w:val="24"/>
                <w:lang w:val="fr-FR"/>
              </w:rPr>
              <w:instrText xml:space="preserve"> ADDIN ZOTERO_ITEM CSL_CITATION {"citationID":"HCkv9clv","properties":{"formattedCitation":"[50]","plainCitation":"[50]","noteIndex":0},"citationItems":[{"id":394,"uris":["http://zotero.org/users/local/FbBnKa9k/items/BGI48LJ2"],"itemData":{"id":394,"type":"article-journal","abstract":"In the frontal crawl, the propulsive action of the limbs causes lateral fluctuations from the straight path, which can be theoretically seen as the best time saving path of the race. The purpose of the present work was to analyze the head trajectory of 10 elite athletes, during a competition of 400 m front crawl, in order to give information regarding the path linearity of elite swimmers. The kinematic analysis of the head trajectories was performed by means of stereo-photogrammetry. Results showed that the forward speed and lateral fluctuations speed are linearly related. Multiple regression analysis of discrete Fourier transformation allowed to distinguish 3 spectral windows identifying 3 specific features: strokes (0.7-5 Hz), breathings (0.4-0.7 Hz), and voluntary adjustments (0-0.4 Hz), which contributed to the energy wasting for 55%, 10%, and 35%, respectively. Both elite swimmers race speed and speed wastage increase while progressing from the 1st to the 8th length during a 400 m front crawl official competition. The main sources of the lateral fluctuations that lead to the increasing speed wastage could be significantly attributed to strokes and voluntary adjustments, while breathings contribution did not reach statistical significance. In conclusion, both strokes and voluntary adjustments are the main energy consuming events that affect path linearity.","container-title":"Journal of Sports Science and Medicine","language":"en","page":"69-74","source":"Zotero","title":"Path Linearity of Elite Swimmers in a 400 m Front Crawl Competition","volume":"14","author":[{"family":"Gatta","given":"Giorgio"},{"family":"Cortesi","given":"Matteo"},{"family":"Lucertini","given":"Francesco"},{"family":"Benelli","given":"Piero"},{"family":"Sisti","given":"Davide"}],"issued":{"date-parts":[["2015"]]}}}],"schema":"https://github.com/citation-style-language/schema/raw/master/csl-citation.json"} </w:instrText>
            </w:r>
            <w:r>
              <w:rPr>
                <w:rFonts w:cs="Times New Roman"/>
                <w:szCs w:val="24"/>
                <w:lang w:val="fr-FR"/>
              </w:rPr>
              <w:fldChar w:fldCharType="separate"/>
            </w:r>
            <w:r w:rsidRPr="00FC2F88">
              <w:rPr>
                <w:rFonts w:cs="Times New Roman"/>
              </w:rPr>
              <w:t>[50]</w:t>
            </w:r>
            <w:r>
              <w:rPr>
                <w:rFonts w:cs="Times New Roman"/>
                <w:szCs w:val="24"/>
                <w:lang w:val="fr-FR"/>
              </w:rPr>
              <w:fldChar w:fldCharType="end"/>
            </w:r>
          </w:p>
        </w:tc>
        <w:tc>
          <w:tcPr>
            <w:tcW w:w="1256" w:type="dxa"/>
          </w:tcPr>
          <w:p w14:paraId="7A148EE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01BAFFF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7DFAB50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15FF583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7FE6EC0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58FA748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1B56508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95BA52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Pr>
          <w:p w14:paraId="2BDAC04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3EB2F36B"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8CE5A4D"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8</w:t>
            </w:r>
          </w:p>
        </w:tc>
        <w:tc>
          <w:tcPr>
            <w:tcW w:w="3459" w:type="dxa"/>
          </w:tcPr>
          <w:p w14:paraId="3F6AF512"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 xml:space="preserve">Gonjo et al. </w:t>
            </w:r>
            <w:r>
              <w:rPr>
                <w:rFonts w:cs="Times New Roman"/>
                <w:szCs w:val="24"/>
                <w:lang w:val="fr-FR"/>
              </w:rPr>
              <w:fldChar w:fldCharType="begin"/>
            </w:r>
            <w:r>
              <w:rPr>
                <w:rFonts w:cs="Times New Roman"/>
                <w:szCs w:val="24"/>
                <w:lang w:val="fr-FR"/>
              </w:rPr>
              <w:instrText xml:space="preserve"> ADDIN ZOTERO_ITEM CSL_CITATION {"citationID":"QQ6JDPLo","properties":{"formattedCitation":"[44]","plainCitation":"[44]","noteIndex":0},"citationItems":[{"id":86,"uris":["http://zotero.org/users/local/FbBnKa9k/items/PAKBSCWQ"],"itemData":{"id":86,"type":"article-journal","abstract":"The purpose of the present study was to investigate differences between world-class individual medley (IM) swimmers and stroke-specialists using race analyses. A total of eighty 200 m races (8 ﬁnalists × 2 sexes × 5 events) at the 2021 European long-course swimming championships were analysed. Eight digital video cameras recorded the races, and the video footage was manually analysed to obtain underwater distance, underwater time, and underwater speed, as well as cleanswimming speed, stroke rate, and distance per stroke. Each lap of the IM races was compared with the ﬁrst, second, third, and fourth laps of butterﬂy, backstroke, breaststroke, and freestyle races, respectively. Differences between IM swimmers and specialists in each analysed variable were assessed using an independent-sample t-test, and the effects of sex and stroke on the differences were analysed using a two-way analysis of variance with relative values (IM swimmers’ score relative to the mean specialists’ score) as dependent variables. Breaststroke specialists showed faster cleanswimming speed and longer distance per stroke than IM swimmers for both males (clean-swimming speed: p = 0.011; distance per stroke: p = 0.023) and females (clean-swimming speed: p = 0.003; distance per stroke: p = 0.036). For backstroke and front crawl, specialists exhibited faster underwater speeds than IM swimmers (all p &lt; 0.001). Females showed faster relative speeds during butterﬂy clean-swimming segments (p &lt; 0.001) and breaststroke underwater segments than males (p = 0.028). IM swimmers should focus especially on breaststroke training, particularly aiming to improve their distance per stroke.","container-title":"International Journal of Environmental Research and Public Health","DOI":"10.3390/ijerph192013578","ISSN":"1660-4601","issue":"20","journalAbbreviation":"IJERPH","language":"en","license":"https://creativecommons.org/licenses/by/4.0/","page":"13578","source":"DOI.org (Crossref)","title":"Differences in Race Characteristics between World-Class Individual-Medley and Stroke-Specialist Swimmers","volume":"19","author":[{"family":"Gonjo","given":"Tomohiro"},{"family":"Polach","given":"Marek"},{"family":"Olstad","given":"Bjørn Harald"},{"family":"Romann","given":"Michael"},{"family":"Born","given":"Dennis-Peter"}],"issued":{"date-parts":[["2022",10,20]]}}}],"schema":"https://github.com/citation-style-language/schema/raw/master/csl-citation.json"} </w:instrText>
            </w:r>
            <w:r>
              <w:rPr>
                <w:rFonts w:cs="Times New Roman"/>
                <w:szCs w:val="24"/>
                <w:lang w:val="fr-FR"/>
              </w:rPr>
              <w:fldChar w:fldCharType="separate"/>
            </w:r>
            <w:r w:rsidRPr="00FC2F88">
              <w:rPr>
                <w:rFonts w:cs="Times New Roman"/>
              </w:rPr>
              <w:t>[44]</w:t>
            </w:r>
            <w:r>
              <w:rPr>
                <w:rFonts w:cs="Times New Roman"/>
                <w:szCs w:val="24"/>
                <w:lang w:val="fr-FR"/>
              </w:rPr>
              <w:fldChar w:fldCharType="end"/>
            </w:r>
          </w:p>
        </w:tc>
        <w:tc>
          <w:tcPr>
            <w:tcW w:w="1256" w:type="dxa"/>
          </w:tcPr>
          <w:p w14:paraId="05488DC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4B72F34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13EB3C7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427C578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3735F6B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2C47625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4994677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D5315F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77F036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60B1817B"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723117A6"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9</w:t>
            </w:r>
          </w:p>
        </w:tc>
        <w:tc>
          <w:tcPr>
            <w:tcW w:w="3459" w:type="dxa"/>
          </w:tcPr>
          <w:p w14:paraId="60653BF4"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Hellard et al. </w:t>
            </w:r>
            <w:r>
              <w:rPr>
                <w:rFonts w:cs="Times New Roman"/>
                <w:szCs w:val="24"/>
                <w:lang w:val="fr-FR"/>
              </w:rPr>
              <w:fldChar w:fldCharType="begin"/>
            </w:r>
            <w:r>
              <w:rPr>
                <w:rFonts w:cs="Times New Roman"/>
                <w:szCs w:val="24"/>
                <w:lang w:val="fr-FR"/>
              </w:rPr>
              <w:instrText xml:space="preserve"> ADDIN ZOTERO_ITEM CSL_CITATION {"citationID":"xiwpPdcX","properties":{"formattedCitation":"[15]","plainCitation":"[15]","noteIndex":0},"citationItems":[{"id":45,"uris":["http://zotero.org/users/local/FbBnKa9k/items/2EFZGYYE"],"itemData":{"id":45,"type":"article-journal","abstract":"The aim of this study was to assess stroke rate variability in elite female swimmers (200-m events, all four techniques) by comparing the semi-ﬁnalists at the Athens 2004 Olympic Games (n ¼ 64) and semi-ﬁnalists at the French National 2004 Championship (n ¼ 64). Since swimming speed (V) is the product of stroke rate (SR) and stroke length (SL), these three variables and the coefﬁcient of variation of stroke rate (CVSR) of the ﬁrst and second 100 m were determined (V1, V2; SR1, SR2; SL1, SL2; CVSR1, CVSR2) and differences between the two parts of the events were calculated (DV; DSR; DSL; DCVSR). When the results for the four 200-m events were analysed together, SR1, SR2, SL1, and SL2 were higher (a ¼ 0.05, P 5 0.001) and DV, DSR, and DCVSR were lower (P 5 0.01) in the Olympic group than in the National group. The Olympic-standard swimmers exhibited faster backstrokes and longer freestyle strokes (P 5 0.05). Both CVSR1 and CVSR2 were lower for freestyle and backstroke races in the Olympic group than in the National group (P 5 0.001). Our results suggest that stroke rate variability is dependent on an interaction between the biomechanical requisites of the task (techniques) and the standard of the swimmer.","container-title":"Journal of Sports Sciences","DOI":"10.1080/02640410701332515","ISSN":"0264-0414, 1466-447X","issue":"1","journalAbbreviation":"Journal of Sports Sciences","language":"en","page":"35-46","source":"DOI.org (Crossref)","title":"Kinematic measures and stroke rate variability in elite female 200-m swimmers in the four swimming techniques: Athens 2004 Olympic semi-finalists and French National 2004 Championship semi-finalists","title-short":"Kinematic measures and stroke rate variability in elite female 200-m swimmers in the four swimming techniques","volume":"26","author":[{"family":"Hellard","given":"P."},{"family":"Dekerle","given":"J."},{"family":"Avalos","given":"M."},{"family":"Caudal","given":"N."},{"family":"Knopp","given":"M."},{"family":"Hausswirth","given":"C."}],"issued":{"date-parts":[["2008",1]]}}}],"schema":"https://github.com/citation-style-language/schema/raw/master/csl-citation.json"} </w:instrText>
            </w:r>
            <w:r>
              <w:rPr>
                <w:rFonts w:cs="Times New Roman"/>
                <w:szCs w:val="24"/>
                <w:lang w:val="fr-FR"/>
              </w:rPr>
              <w:fldChar w:fldCharType="separate"/>
            </w:r>
            <w:r w:rsidRPr="00FC2F88">
              <w:rPr>
                <w:rFonts w:cs="Times New Roman"/>
              </w:rPr>
              <w:t>[15]</w:t>
            </w:r>
            <w:r>
              <w:rPr>
                <w:rFonts w:cs="Times New Roman"/>
                <w:szCs w:val="24"/>
                <w:lang w:val="fr-FR"/>
              </w:rPr>
              <w:fldChar w:fldCharType="end"/>
            </w:r>
          </w:p>
        </w:tc>
        <w:tc>
          <w:tcPr>
            <w:tcW w:w="1256" w:type="dxa"/>
          </w:tcPr>
          <w:p w14:paraId="26B9FB3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47E69B2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74DB403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137" w:type="dxa"/>
          </w:tcPr>
          <w:p w14:paraId="1A3C8E4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2029ED5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0381FB8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2C9ACE8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49F2914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9BCF28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7</w:t>
            </w:r>
          </w:p>
        </w:tc>
      </w:tr>
      <w:tr w:rsidR="00B6139E" w:rsidRPr="00FC2F88" w14:paraId="031A8A7C"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4C13483"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0</w:t>
            </w:r>
          </w:p>
        </w:tc>
        <w:tc>
          <w:tcPr>
            <w:tcW w:w="3459" w:type="dxa"/>
          </w:tcPr>
          <w:p w14:paraId="53083D7C"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Holub et al. </w:t>
            </w:r>
            <w:r>
              <w:rPr>
                <w:rFonts w:cs="Times New Roman"/>
                <w:szCs w:val="24"/>
                <w:lang w:val="fr-FR"/>
              </w:rPr>
              <w:fldChar w:fldCharType="begin"/>
            </w:r>
            <w:r>
              <w:rPr>
                <w:rFonts w:cs="Times New Roman"/>
                <w:szCs w:val="24"/>
                <w:lang w:val="fr-FR"/>
              </w:rPr>
              <w:instrText xml:space="preserve"> ADDIN ZOTERO_ITEM CSL_CITATION {"citationID":"x9wAx8O1","properties":{"formattedCitation":"[16]","plainCitation":"[16]","noteIndex":0},"citationItems":[{"id":315,"uris":["http://zotero.org/users/local/FbBnKa9k/items/Z95JR3AI"],"itemData":{"id":315,"type":"article-journal","abstract":"In long-distance swimming competitions, a pacing strategy is of considerable importance for the ﬁnal result and for sporting success. The paper presents the pacing strategy models of the all-time best competitors in 1500 m male freestyle long-course swimming. The top 60 scores were retrieved from ofﬁcial websites. The results were divided into six groups of ten swim times each, with splits of 15 × 100, 5 × 300, 3 × 500, and 2 × 750 m, and then analysis of variance was used. The main effects of the competitor group order revealed with the analysis of variance were statistically signiﬁcant (p &lt; 0.001). The group effect size turned out very high (ηp2 = 0.95). Consecutive groups of competitors achieved signiﬁcantly slower results. The magnitude of the interaction effects of the competitor group order and distance splits was moderate (ηp2 of 0.05–0.09) and statistically not signiﬁcant. The main effects of the 3 × 500, 5 × 300, and 15 × 100 m splits were high and very high (ηp2 of 0.33–0.75) and statistically signiﬁcant (p &lt; 0.001). The difference between the 2 × 750 m split was statistically not signiﬁcant. The achieved values of the main effects led to the following trend. In the distance split, the ﬁrst and last sections did not signiﬁcantly differ from each other, nor did the middle sections. However, when the middle sections and the ﬁrst and last sections were compared against each other, a signiﬁcant discrepancy was observed. The pacing strategies of the best athletes in the history of the competition follow a very similar parabolic trend.","container-title":"International Journal of Environmental Research and Public Health","DOI":"10.3390/ijerph20064809","ISSN":"1660-4601","issue":"6","journalAbbreviation":"IJERPH","language":"en","page":"4809","source":"DOI.org (Crossref)","title":"Pacing Strategy Models in 1500 m Male Freestyle Long-Course Swimming on the Basis of the All-Time Ranking","volume":"20","author":[{"family":"Hołub","given":"Maciej"},{"family":"Prajzner","given":"Arkadiusz"},{"family":"Stanula","given":"Arkadiusz"}],"issued":{"date-parts":[["2023",3,9]]}}}],"schema":"https://github.com/citation-style-language/schema/raw/master/csl-citation.json"} </w:instrText>
            </w:r>
            <w:r>
              <w:rPr>
                <w:rFonts w:cs="Times New Roman"/>
                <w:szCs w:val="24"/>
                <w:lang w:val="fr-FR"/>
              </w:rPr>
              <w:fldChar w:fldCharType="separate"/>
            </w:r>
            <w:r w:rsidRPr="00FC2F88">
              <w:rPr>
                <w:rFonts w:cs="Times New Roman"/>
              </w:rPr>
              <w:t>[16]</w:t>
            </w:r>
            <w:r>
              <w:rPr>
                <w:rFonts w:cs="Times New Roman"/>
                <w:szCs w:val="24"/>
                <w:lang w:val="fr-FR"/>
              </w:rPr>
              <w:fldChar w:fldCharType="end"/>
            </w:r>
          </w:p>
        </w:tc>
        <w:tc>
          <w:tcPr>
            <w:tcW w:w="1256" w:type="dxa"/>
          </w:tcPr>
          <w:p w14:paraId="7E2BAB3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C544FC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79851CE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02B25F6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1003912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73E4FDC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32E8C65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270E960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Pr>
          <w:p w14:paraId="759F80B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5EDDEB51"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2C3F76F6"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1</w:t>
            </w:r>
          </w:p>
        </w:tc>
        <w:tc>
          <w:tcPr>
            <w:tcW w:w="3459" w:type="dxa"/>
          </w:tcPr>
          <w:p w14:paraId="19C392E3"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ara &amp; Del Coso </w:t>
            </w:r>
            <w:r>
              <w:rPr>
                <w:rFonts w:cs="Times New Roman"/>
                <w:szCs w:val="24"/>
                <w:lang w:val="fr-FR"/>
              </w:rPr>
              <w:fldChar w:fldCharType="begin"/>
            </w:r>
            <w:r>
              <w:rPr>
                <w:rFonts w:cs="Times New Roman"/>
                <w:szCs w:val="24"/>
                <w:lang w:val="fr-FR"/>
              </w:rPr>
              <w:instrText xml:space="preserve"> ADDIN ZOTERO_ITEM CSL_CITATION {"citationID":"q3Rpt6sQ","properties":{"formattedCitation":"[17]","plainCitation":"[17]","noteIndex":0},"citationItems":[{"id":47,"uris":["http://zotero.org/users/local/FbBnKa9k/items/T8VTEDJ5"],"itemData":{"id":47,"type":"article-journal","abstract":"In 1500 m freestyle swimming races, pacing is generally represented by a parabolic or U-shaped curve indicating that swimming velocity is greatest at the start and the last laps of the race while swimmers maintain an even pace through the middle section of the race. However, there is no information to determine if 1500 m race winners select pacing different to other, less successful swimmers within the same competition. Therefore, this investigation aimed to describe the pacing strategies adopted by 1500 m freestyle competitive swimmers in World Championships (long course), from 2003 to 2019 to determine the most effective pacing to obtain victory or a medal. The ofﬁcial overall and split times for 1500 m freestyle races of the Fédération Internationale de Natation (FINA) were obtained from the website of this organization. In total, data of 143 swimming performances (71 male and 72 female) were extracted. With the split times, lap times, and position were calculated across the race. To determine differences in the pacing between best- and worst-ranked ﬁnalist, swimmers in each race were divided into four groups based on the ﬁnal position (1st vs. 2nd vs. 3rd vs. 4–8th). All the lap times of the winners of the race were faster than those of participants classiﬁed as 4–8th position for men and women races (p &lt; 0.05). However, there were no differences in lap velocity among the different positions achieved at the end of the race when it was normalized by average race velocity. Additionally, there were no differences in the lap-to-lap variability among swimmers with different positions at the end of the race. In summary, both men and women elite swimmers selected parabolic pacing consisting of a fast start in the ﬁrst lap, an even pace close to their average race velocity in the mid-section of the race (from 50 to 1400 m), followed by an end spurt in the ﬁnal lap(s). This pattern was very similar in all ﬁnalists irrespective of the ﬁnal position in the race. Hence, the obtaining of a medal in the World Championships was associated to possessing a faster average race velocity rather than a speciﬁc pacing proﬁle through the race.","container-title":"International Journal of Environmental Research and Public Health","DOI":"10.3390/ijerph18147559","ISSN":"1660-4601","issue":"14","journalAbbreviation":"IJERPH","language":"en","license":"https://creativecommons.org/licenses/by/4.0/","page":"7559","source":"DOI.org (Crossref)","title":"Pacing Strategies of 1500 m Freestyle Swimmers in the World Championships According to Their Final Position","volume":"18","author":[{"family":"Lara","given":"Beatriz"},{"family":"Del Coso","given":"Juan"}],"issued":{"date-parts":[["2021",7,15]]}}}],"schema":"https://github.com/citation-style-language/schema/raw/master/csl-citation.json"} </w:instrText>
            </w:r>
            <w:r>
              <w:rPr>
                <w:rFonts w:cs="Times New Roman"/>
                <w:szCs w:val="24"/>
                <w:lang w:val="fr-FR"/>
              </w:rPr>
              <w:fldChar w:fldCharType="separate"/>
            </w:r>
            <w:r w:rsidRPr="00FC2F88">
              <w:rPr>
                <w:rFonts w:cs="Times New Roman"/>
              </w:rPr>
              <w:t>[17]</w:t>
            </w:r>
            <w:r>
              <w:rPr>
                <w:rFonts w:cs="Times New Roman"/>
                <w:szCs w:val="24"/>
                <w:lang w:val="fr-FR"/>
              </w:rPr>
              <w:fldChar w:fldCharType="end"/>
            </w:r>
          </w:p>
        </w:tc>
        <w:tc>
          <w:tcPr>
            <w:tcW w:w="1256" w:type="dxa"/>
          </w:tcPr>
          <w:p w14:paraId="7EE6DEE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7A037A2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62" w:type="dxa"/>
          </w:tcPr>
          <w:p w14:paraId="7272D3D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3A366BB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54CF791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36653BE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64B6D60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53D48E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B22532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3AB90CD8"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29979F1"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2</w:t>
            </w:r>
          </w:p>
        </w:tc>
        <w:tc>
          <w:tcPr>
            <w:tcW w:w="3459" w:type="dxa"/>
          </w:tcPr>
          <w:p w14:paraId="54E7BB29"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ipinska et al. </w:t>
            </w:r>
            <w:r>
              <w:rPr>
                <w:rFonts w:cs="Times New Roman"/>
                <w:szCs w:val="24"/>
                <w:lang w:val="fr-FR"/>
              </w:rPr>
              <w:fldChar w:fldCharType="begin"/>
            </w:r>
            <w:r>
              <w:rPr>
                <w:rFonts w:cs="Times New Roman"/>
                <w:szCs w:val="24"/>
                <w:lang w:val="fr-FR"/>
              </w:rPr>
              <w:instrText xml:space="preserve"> ADDIN ZOTERO_ITEM CSL_CITATION {"citationID":"fLGpWxQP","properties":{"formattedCitation":"[18]","plainCitation":"[18]","noteIndex":0},"citationItems":[{"id":317,"uris":["http://zotero.org/users/local/FbBnKa9k/items/M8RY3JHU"],"itemData":{"id":317,"type":"article-journal","abstract":"Pacing offers a potential avenue for enhancement of endurance performance. We report here a novel method for characterizing pacing in 800-m freestyle swimming. Websites provided 50-m lap and race times for 192 swims of 20 elite female swimmers between 2000 and 2013. Pacing for each swim was characterized with five parameters derived from a linear model: linear and quadratic coefficients for effect of lap number, reductions from predicted time for first and last laps, and lap-time variability (standard error of the estimate). Race-to-race consistency of the parameters was expressed as intraclass correlation coefficients (ICCs). The average swim was a shallow negative quadratic with slowest time in the eleventh lap. First and last laps were faster by 6.4% and 3.6%, and lap-time variability was ±0.64%. Consistency between swimmers ranged from low-moderate for the linear and quadratic parameters (ICC = 0.29 and 0.36) to high for the last-lap parameter (ICC = 0.62), while consistency for race time was very high (ICC = 0.80). Only ~15% of swimmers had enough swims (~15 or more) to provide reasonable evidence of optimum parameter values in plots of race time vs. each parameter. The modest consistency of most of the pacing parameters and lack of relationships between parameters and performance suggest that swimmers usually compensated for changes in one parameter with changes in another. In conclusion, pacing in 800-m elite female swimmers can be characterized with five parameters, but identifying an optimal pacing profile is generally impractical.","container-title":"European Journal of Sport Science","DOI":"10.1080/17461391.2015.1013996","ISSN":"1746-1391, 1536-7290","issue":"3","journalAbbreviation":"European Journal of Sport Science","language":"en","license":"http://onlinelibrary.wiley.com/termsAndConditions#vor","page":"287-292","source":"DOI.org (Crossref)","title":"Modeling parameters that characterize pacing of elite female 800‐m freestyle swimmers","volume":"16","author":[{"family":"Lipińska","given":"Patrycja"},{"family":"Allen","given":"Sian V."},{"family":"Hopkins","given":"Will G."}],"issued":{"date-parts":[["2015",4]]}}}],"schema":"https://github.com/citation-style-language/schema/raw/master/csl-citation.json"} </w:instrText>
            </w:r>
            <w:r>
              <w:rPr>
                <w:rFonts w:cs="Times New Roman"/>
                <w:szCs w:val="24"/>
                <w:lang w:val="fr-FR"/>
              </w:rPr>
              <w:fldChar w:fldCharType="separate"/>
            </w:r>
            <w:r w:rsidRPr="002D61A3">
              <w:rPr>
                <w:rFonts w:cs="Times New Roman"/>
              </w:rPr>
              <w:t>[18]</w:t>
            </w:r>
            <w:r>
              <w:rPr>
                <w:rFonts w:cs="Times New Roman"/>
                <w:szCs w:val="24"/>
                <w:lang w:val="fr-FR"/>
              </w:rPr>
              <w:fldChar w:fldCharType="end"/>
            </w:r>
          </w:p>
        </w:tc>
        <w:tc>
          <w:tcPr>
            <w:tcW w:w="1256" w:type="dxa"/>
          </w:tcPr>
          <w:p w14:paraId="5903FEF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0959503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62" w:type="dxa"/>
          </w:tcPr>
          <w:p w14:paraId="42679CA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1BF0CB5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7FB5B64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791F7ED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992" w:type="dxa"/>
          </w:tcPr>
          <w:p w14:paraId="4850DF7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619A5D8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Pr>
          <w:p w14:paraId="7A02064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1</w:t>
            </w:r>
          </w:p>
        </w:tc>
      </w:tr>
      <w:tr w:rsidR="00B6139E" w:rsidRPr="00FC2F88" w14:paraId="05902090"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682E95F4"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3</w:t>
            </w:r>
          </w:p>
        </w:tc>
        <w:tc>
          <w:tcPr>
            <w:tcW w:w="3459" w:type="dxa"/>
          </w:tcPr>
          <w:p w14:paraId="5E3BA986"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ipinska et al. </w:t>
            </w:r>
            <w:r>
              <w:rPr>
                <w:rFonts w:cs="Times New Roman"/>
                <w:szCs w:val="24"/>
                <w:lang w:val="fr-FR"/>
              </w:rPr>
              <w:fldChar w:fldCharType="begin"/>
            </w:r>
            <w:r>
              <w:rPr>
                <w:rFonts w:cs="Times New Roman"/>
                <w:szCs w:val="24"/>
                <w:lang w:val="fr-FR"/>
              </w:rPr>
              <w:instrText xml:space="preserve"> ADDIN ZOTERO_ITEM CSL_CITATION {"citationID":"Y2VWUbTl","properties":{"formattedCitation":"[19]","plainCitation":"[19]","noteIndex":0},"citationItems":[{"id":49,"uris":["http://zotero.org/users/local/FbBnKa9k/items/SSN6AZ35"],"itemData":{"id":49,"type":"article-journal","abstract":"Purpose: Pacing has a substantial effect on endurance performance. The authors characterize pacing and identify its parameters for optimal performance in 1500-m freestyle swimming. Methods: Web sites provided 50-m lap and 1500-m race times for 330 swims of 24 elite male swimmers. Pacing for each swim was characterized with 7 parameters derived from a general linear model: linear and quadratic coefficients for the effect of lap number; reductions from predicted time for first, second, penultimate, and last laps; and lap-time variability. Scatter plots of race time vs each parameter for each swimmer were used to identify optimum values of parameters. Results: Most scatterplots showed only weak relationships between the parameter and performance, but one-third to one-half of swimmers had an optimum value of the parameter that was substantially different from their mean value. A large improvement in performance time (1.4% ± 0.9%, mean ± SD) could be achieved generally by reversing the sign of the linear parameter to make the slowest lap occur earlier in the race. Small to moderate improvements might also accrue by changing the quadratic parameter, by making the first and second laps slower and the penultimate and last laps faster, and reducing lap-time variability. Conclusions: This approach to analysis of pacing may help improve performance in swimmers and other endurance athletes in sports with multiple laps, but data from many competitions are required.","container-title":"International Journal of Sports Physiology and Performance","DOI":"10.1123/ijspp.2015-0117","ISSN":"1555-0265, 1555-0273","issue":"2","language":"en","page":"159-163","source":"DOI.org (Crossref)","title":"Relationships Between Pacing Parameters and Performance of Elite Male 1500-m Swimmers","volume":"11","author":[{"family":"Lipinska","given":"Patrycja"},{"family":"Allen","given":"Sian V."},{"family":"Hopkins","given":"Will G."}],"issued":{"date-parts":[["2016",3]]}}}],"schema":"https://github.com/citation-style-language/schema/raw/master/csl-citation.json"} </w:instrText>
            </w:r>
            <w:r>
              <w:rPr>
                <w:rFonts w:cs="Times New Roman"/>
                <w:szCs w:val="24"/>
                <w:lang w:val="fr-FR"/>
              </w:rPr>
              <w:fldChar w:fldCharType="separate"/>
            </w:r>
            <w:r w:rsidRPr="002D61A3">
              <w:rPr>
                <w:rFonts w:cs="Times New Roman"/>
              </w:rPr>
              <w:t>[19]</w:t>
            </w:r>
            <w:r>
              <w:rPr>
                <w:rFonts w:cs="Times New Roman"/>
                <w:szCs w:val="24"/>
                <w:lang w:val="fr-FR"/>
              </w:rPr>
              <w:fldChar w:fldCharType="end"/>
            </w:r>
          </w:p>
        </w:tc>
        <w:tc>
          <w:tcPr>
            <w:tcW w:w="1256" w:type="dxa"/>
          </w:tcPr>
          <w:p w14:paraId="31E36B7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7C9FBD9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1739AE5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1AE1062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45B6173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75A5FF1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7C37C1D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215113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D42C51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63FB5C8D"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53DDBA7"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4</w:t>
            </w:r>
          </w:p>
        </w:tc>
        <w:tc>
          <w:tcPr>
            <w:tcW w:w="3459" w:type="dxa"/>
          </w:tcPr>
          <w:p w14:paraId="31205702"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ipinska &amp; Hopkins </w:t>
            </w:r>
            <w:r>
              <w:rPr>
                <w:rFonts w:cs="Times New Roman"/>
                <w:szCs w:val="24"/>
                <w:lang w:val="fr-FR"/>
              </w:rPr>
              <w:fldChar w:fldCharType="begin"/>
            </w:r>
            <w:r>
              <w:rPr>
                <w:rFonts w:cs="Times New Roman"/>
                <w:szCs w:val="24"/>
                <w:lang w:val="fr-FR"/>
              </w:rPr>
              <w:instrText xml:space="preserve"> ADDIN ZOTERO_ITEM CSL_CITATION {"citationID":"qGHXqNMJ","properties":{"formattedCitation":"[20]","plainCitation":"[20]","noteIndex":0},"citationItems":[{"id":50,"uris":["http://zotero.org/users/local/FbBnKa9k/items/GFF8Y7Q3"],"itemData":{"id":50,"type":"article-journal","abstract":"Lipinska, P, and Hopkins, WG. Pacing proﬁles and competitive performance of elite female 400-m freestyle swimmers. J Strength Cond Res 34(1): 218–224, 2020—Pacing can impact competitive endurance performance. The objective of this study was to determine relationships between pacing parameters and competitive performance of elite female 400-m freestyle swimmers. Publicly available websites provided 50-m split and ﬁnal times for 381 swims of 20 elite female swimmers in over 150 national and international competitions between 2004 and 2016. Most pacing proﬁles displayed negative quadratic curvature, with the ﬁfth of the 8 laps being the median slowest. The mean times for the ﬁrst and last laps were faster than predicted by the quadratic by 5.6 and 1.9%, respectively, and lap-to-lap variability was 0.65%. Scatter plots of each swimmer’s ﬁnal time often showed no obvious relationships with their pacing parameters, suggesting that swimmers compensated for changes in one parameter with changes in another. However, some plots showed a U shape or linear trend that allowed tentative identiﬁcation of optimum values of the pacing parameters. In these plots, it was apparent that about half the swimmers might make small to moderate improvements (up to ;1%) by changing the slope or curvature of their pacing proﬁle or by changing time in the ﬁrst or last laps. This approach for characterizing pacing proﬁles to identify possible improvements might be appropriate to assess pacing in other sports with multiple laps, frequent competitions, and relatively constant environmental conditions.","container-title":"Journal of Strength and Conditioning Research","DOI":"10.1519/JSC.0000000000002187","ISSN":"1064-8011","issue":"1","language":"en","page":"218-224","source":"DOI.org (Crossref)","title":"Pacing Profiles and Competitive Performance of Elite Female 400-m Freestyle Swimmers","volume":"34","author":[{"family":"Lipinska","given":"Patrycja"},{"family":"Hopkins","given":"Will G."}],"issued":{"date-parts":[["2020",1]]}}}],"schema":"https://github.com/citation-style-language/schema/raw/master/csl-citation.json"} </w:instrText>
            </w:r>
            <w:r>
              <w:rPr>
                <w:rFonts w:cs="Times New Roman"/>
                <w:szCs w:val="24"/>
                <w:lang w:val="fr-FR"/>
              </w:rPr>
              <w:fldChar w:fldCharType="separate"/>
            </w:r>
            <w:r w:rsidRPr="002D61A3">
              <w:rPr>
                <w:rFonts w:cs="Times New Roman"/>
              </w:rPr>
              <w:t>[20]</w:t>
            </w:r>
            <w:r>
              <w:rPr>
                <w:rFonts w:cs="Times New Roman"/>
                <w:szCs w:val="24"/>
                <w:lang w:val="fr-FR"/>
              </w:rPr>
              <w:fldChar w:fldCharType="end"/>
            </w:r>
          </w:p>
        </w:tc>
        <w:tc>
          <w:tcPr>
            <w:tcW w:w="1256" w:type="dxa"/>
          </w:tcPr>
          <w:p w14:paraId="40B6AA3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Pr>
          <w:p w14:paraId="3AABD1B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6C9886D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32798C2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7C0331F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21A0197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15FC8F5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1514CD0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A0A9B7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75B0B3D2"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3D1A8722"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5</w:t>
            </w:r>
          </w:p>
        </w:tc>
        <w:tc>
          <w:tcPr>
            <w:tcW w:w="3459" w:type="dxa"/>
          </w:tcPr>
          <w:p w14:paraId="3DBEEB22"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oisel et al. </w:t>
            </w:r>
            <w:r>
              <w:rPr>
                <w:rFonts w:cs="Times New Roman"/>
                <w:szCs w:val="24"/>
                <w:lang w:val="fr-FR"/>
              </w:rPr>
              <w:fldChar w:fldCharType="begin"/>
            </w:r>
            <w:r>
              <w:rPr>
                <w:rFonts w:cs="Times New Roman"/>
                <w:szCs w:val="24"/>
                <w:lang w:val="fr-FR"/>
              </w:rPr>
              <w:instrText xml:space="preserve"> ADDIN ZOTERO_ITEM CSL_CITATION {"citationID":"cSIBufns","properties":{"formattedCitation":"[33]","plainCitation":"[33]","noteIndex":0},"citationItems":[{"id":51,"uris":["http://zotero.org/users/local/FbBnKa9k/items/ZVHI9G6Q"],"itemData":{"id":51,"type":"article-journal","abstract":"Purpose: To investigate race-management strategies over a longitudinal case study of one of the world’s best female swimmers of the 200-m freestyle to understand if only 1 race-management strategy allowed her to succeed or whether several proﬁles have been used over the 8 years of analysis. Methods: Different race-management strategies within and between 50-m laps emerged from cluster analysis. To better explain race management, additional characteristics described the level of adversity, the level of competition, the performance outcome, and the type of race. Results: Two strategies of race management between laps have been used, and both allowed her to succeed in her career. The ﬁrst was characterized by a fast start and a greater decrease of the speed between laps, whereas the second exhibited a more stable speed management. When those strategies were examined in relation to the level of competition and the level of adversity, it appeared that the ﬁrst strategy was used more in international competitions and associated with higher time intervals between the studied swimmer and the direct rivals, while the second one was used more in national competitions and associated with lower time intervals. Conclusions: Findings suggested that this top elite swimmer did not adhere to a single “ideal” race-management strategy. Instead, she demonstrated ﬂexibility and the ability to adapt her race management to contextual factors throughout her career, effectively controlling adversity. This highlights the importance of including adversity analysis in race-management studies.","container-title":"International Journal of Sports Physiology and Performance","DOI":"10.1123/ijspp.2024-0237","ISSN":"1555-0265, 1555-0273","issue":"12","language":"en","page":"1512-1517","source":"DOI.org (Crossref)","title":"Longitudinal Analysis of Race-Management Strategies in a World-Class 200-m Freestyle Swimmer: A Case Study","title-short":"Longitudinal Analysis of Race-Management Strategies in a World-Class 200-m Freestyle Swimmer","volume":"19","author":[{"family":"Loisel","given":"Camille"},{"family":"Pla","given":"Robin"},{"family":"Seifert","given":"Ludovic"}],"issued":{"date-parts":[["2024",12,1]]}}}],"schema":"https://github.com/citation-style-language/schema/raw/master/csl-citation.json"} </w:instrText>
            </w:r>
            <w:r>
              <w:rPr>
                <w:rFonts w:cs="Times New Roman"/>
                <w:szCs w:val="24"/>
                <w:lang w:val="fr-FR"/>
              </w:rPr>
              <w:fldChar w:fldCharType="separate"/>
            </w:r>
            <w:r w:rsidRPr="002D61A3">
              <w:rPr>
                <w:rFonts w:cs="Times New Roman"/>
              </w:rPr>
              <w:t>[33]</w:t>
            </w:r>
            <w:r>
              <w:rPr>
                <w:rFonts w:cs="Times New Roman"/>
                <w:szCs w:val="24"/>
                <w:lang w:val="fr-FR"/>
              </w:rPr>
              <w:fldChar w:fldCharType="end"/>
            </w:r>
          </w:p>
        </w:tc>
        <w:tc>
          <w:tcPr>
            <w:tcW w:w="1256" w:type="dxa"/>
          </w:tcPr>
          <w:p w14:paraId="604F51A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5DFBD5B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141F4B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7A54FAC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29255AE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191DACE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992" w:type="dxa"/>
          </w:tcPr>
          <w:p w14:paraId="227E26D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CA46CD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AF0DF3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39D536E8"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6EF73E1"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6</w:t>
            </w:r>
          </w:p>
        </w:tc>
        <w:tc>
          <w:tcPr>
            <w:tcW w:w="3459" w:type="dxa"/>
          </w:tcPr>
          <w:p w14:paraId="7B3D4A7D"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Lopez-Belmonte et al. </w:t>
            </w:r>
            <w:r>
              <w:rPr>
                <w:rFonts w:cs="Times New Roman"/>
                <w:szCs w:val="24"/>
                <w:lang w:val="fr-FR"/>
              </w:rPr>
              <w:fldChar w:fldCharType="begin"/>
            </w:r>
            <w:r>
              <w:rPr>
                <w:rFonts w:cs="Times New Roman"/>
                <w:szCs w:val="24"/>
                <w:lang w:val="fr-FR"/>
              </w:rPr>
              <w:instrText xml:space="preserve"> ADDIN ZOTERO_ITEM CSL_CITATION {"citationID":"ZN0lYfPW","properties":{"formattedCitation":"[39]","plainCitation":"[39]","noteIndex":0},"citationItems":[{"id":52,"uris":["http://zotero.org/users/local/FbBnKa9k/items/3BB6SSMT"],"itemData":{"id":52,"type":"article-journal","abstract":"Performance intra-variability has not been studied in long-distance swimming. The aims were to describe the pacing profile in 400-, 800- and 1500-m freestyle events and to analyse the variability (coefficient of variation[CV]) and performance progression (%Δ) within and between rounds. A total of 256 swims of 130 eliteswimmers (70 males and 60 females) were analysed at the 2021 European Championship (indoor long-course). Linear mixed-effect models were applied for each swimmer and race time performances to obtain the CV and %Δ between each lap and rounds (i. e. heats and final). T-test was conducted to compare the CV between medallist and non-medallist. First and last laps were the fastest (p &lt; 0.001) in all events compared to the intermediate laps which showed an evenly-pace. Parabolic pacing profile was adopted in all events. Male swimmers obtained a CV-average of 0.52 ± 0.49% between rounds (−0.64 ± 0.8%Δ) and females, a CVaverage of 0.70 ± 0.45 (−0.71 ± 0.92%Δ). Medallist swimmers obtained higher CV between rounds (1.00–1.08%) compared to non-medallist finalist (0.22–0.47%). Parabolic pacing profiles were adopted in 400-, 800-, and 1500-m races. The best swimmers adopt conservative strategies in heats to improve their performance in final, obtaining higher CV and %Δ between rounds.","container-title":"International Journal of Performance Analysis in Sport","DOI":"10.1080/24748668.2021.2010318","ISSN":"2474-8668, 1474-8185","issue":"1","journalAbbreviation":"International Journal of Performance Analysis in Sport","language":"en","page":"90-101","source":"DOI.org (Crossref)","title":"Pacing profiles, variability and progression in 400, 800 and 1500-m freestyle swimming events at the 2021 European Championship","volume":"22","author":[{"family":"López-Belmonte","given":"Óscar"},{"family":"Gay","given":"Ana"},{"family":"Ruiz-Navarro","given":"Jesús J."},{"family":"Cuenca-Fernández","given":"Francisco"},{"family":"González-Ponce","given":"Ángela"},{"family":"Arellano","given":"Raúl"}],"issued":{"date-parts":[["2022",1,2]]}}}],"schema":"https://github.com/citation-style-language/schema/raw/master/csl-citation.json"} </w:instrText>
            </w:r>
            <w:r>
              <w:rPr>
                <w:rFonts w:cs="Times New Roman"/>
                <w:szCs w:val="24"/>
                <w:lang w:val="fr-FR"/>
              </w:rPr>
              <w:fldChar w:fldCharType="separate"/>
            </w:r>
            <w:r w:rsidRPr="002D61A3">
              <w:rPr>
                <w:rFonts w:cs="Times New Roman"/>
              </w:rPr>
              <w:t>[39]</w:t>
            </w:r>
            <w:r>
              <w:rPr>
                <w:rFonts w:cs="Times New Roman"/>
                <w:szCs w:val="24"/>
                <w:lang w:val="fr-FR"/>
              </w:rPr>
              <w:fldChar w:fldCharType="end"/>
            </w:r>
          </w:p>
        </w:tc>
        <w:tc>
          <w:tcPr>
            <w:tcW w:w="1256" w:type="dxa"/>
          </w:tcPr>
          <w:p w14:paraId="795F8FB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21A99C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318A703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26FEB5C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14918DE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2EFDD09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5A387D2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44275AB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34D0659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1</w:t>
            </w:r>
          </w:p>
        </w:tc>
      </w:tr>
      <w:tr w:rsidR="00B6139E" w:rsidRPr="00FC2F88" w14:paraId="59B6B630"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43A823D8"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7</w:t>
            </w:r>
          </w:p>
        </w:tc>
        <w:tc>
          <w:tcPr>
            <w:tcW w:w="3459" w:type="dxa"/>
          </w:tcPr>
          <w:p w14:paraId="2473ECD6"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auger et al. </w:t>
            </w:r>
            <w:r>
              <w:rPr>
                <w:rFonts w:cs="Times New Roman"/>
                <w:szCs w:val="24"/>
                <w:lang w:val="fr-FR"/>
              </w:rPr>
              <w:fldChar w:fldCharType="begin"/>
            </w:r>
            <w:r>
              <w:rPr>
                <w:rFonts w:cs="Times New Roman"/>
                <w:szCs w:val="24"/>
                <w:lang w:val="fr-FR"/>
              </w:rPr>
              <w:instrText xml:space="preserve"> ADDIN ZOTERO_ITEM CSL_CITATION {"citationID":"WmHcQ0lN","properties":{"formattedCitation":"[22]","plainCitation":"[22]","noteIndex":0},"citationItems":[{"id":53,"uris":["http://zotero.org/users/local/FbBnKa9k/items/R4TM5MDH"],"itemData":{"id":53,"type":"article-journal","container-title":"Medicine &amp; Science in Sports &amp; Exercise","DOI":"10.1249/MSS.0b013e3182604b84","ISSN":"0195-9131","issue":"11","language":"en","page":"2205-2212","source":"DOI.org (Crossref)","title":"Analysis of Pacing Strategy Selection in Elite 400-m Freestyle Swimming","volume":"44","author":[{"family":"Mauger","given":"Alexis R."},{"family":"Neuloh","given":"Joshua"},{"family":"Castle","given":"Paul C."}],"issued":{"date-parts":[["2012",11]]}}}],"schema":"https://github.com/citation-style-language/schema/raw/master/csl-citation.json"} </w:instrText>
            </w:r>
            <w:r>
              <w:rPr>
                <w:rFonts w:cs="Times New Roman"/>
                <w:szCs w:val="24"/>
                <w:lang w:val="fr-FR"/>
              </w:rPr>
              <w:fldChar w:fldCharType="separate"/>
            </w:r>
            <w:r w:rsidRPr="002D61A3">
              <w:rPr>
                <w:rFonts w:cs="Times New Roman"/>
              </w:rPr>
              <w:t>[22]</w:t>
            </w:r>
            <w:r>
              <w:rPr>
                <w:rFonts w:cs="Times New Roman"/>
                <w:szCs w:val="24"/>
                <w:lang w:val="fr-FR"/>
              </w:rPr>
              <w:fldChar w:fldCharType="end"/>
            </w:r>
          </w:p>
        </w:tc>
        <w:tc>
          <w:tcPr>
            <w:tcW w:w="1256" w:type="dxa"/>
          </w:tcPr>
          <w:p w14:paraId="0E519FA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C661E8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4AD497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6E7B41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21F4C51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463A3BC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431335A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2FD252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486FD7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7D260FA4"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178483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8</w:t>
            </w:r>
          </w:p>
        </w:tc>
        <w:tc>
          <w:tcPr>
            <w:tcW w:w="3459" w:type="dxa"/>
          </w:tcPr>
          <w:p w14:paraId="0E77850E"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c Gibbon et al. </w:t>
            </w:r>
            <w:r>
              <w:rPr>
                <w:rFonts w:cs="Times New Roman"/>
                <w:szCs w:val="24"/>
                <w:lang w:val="fr-FR"/>
              </w:rPr>
              <w:fldChar w:fldCharType="begin"/>
            </w:r>
            <w:r>
              <w:rPr>
                <w:rFonts w:cs="Times New Roman"/>
                <w:szCs w:val="24"/>
                <w:lang w:val="fr-FR"/>
              </w:rPr>
              <w:instrText xml:space="preserve"> ADDIN ZOTERO_ITEM CSL_CITATION {"citationID":"1VwjxNu3","properties":{"formattedCitation":"[23]","plainCitation":"[23]","noteIndex":0},"citationItems":[{"id":54,"uris":["http://zotero.org/users/local/FbBnKa9k/items/C3ZEFYRM"],"itemData":{"id":54,"type":"article-journal","abstract":"Purpose: Pacing, or the distribution of energy expenditure, is particularly important in swimming; however, there is limited research examining pacing proﬁles in long-distance freestyle events. This study aimed to characterize the pacing proﬁles of elite male 1500-m freestyle swimmers using a novel method to provide a detailed analysis of different race segments. Methods: The race data for 327 male 1500-m freestyle long-course races between 2010 and 2019 were analyzed retrospectively. The raw 50-m split times for each lap were converted to a percentage of overall race time. The races were classiﬁed as a fast-, average-, or slowstart strategy (laps 1–2); as an even, negative, or positive pacing strategy (laps 3–28); and as a fast-, average-, or slow-ﬁnish strategy (laps 29–30) to give an overall pacing proﬁle. Results: Slow- and average-start strategies were associated with faster overall 1500-m times than a fast-start strategy (mean = −21.2 s; 90% conﬁdence interval, −11.4 to −32.3 s, P = .00). An even pacing strategy in laps 3 to 28 yielded faster overall 1500-m times than a positive pacing strategy (−8.4 s, −3.9 to −13.0 s, P = .00). The overall 1500-m times did not differ substantially across the ﬁnish strategies (P = .99). The start strategy differed across age groups and nationalities, where younger swimmers and swimmers from Australia and Great Britain typically spent a lower percentage of race time in laps 1 to 2 (faster start strategy; −0.10%, −0.01% to −0.23%, P ≤ .02). Conclusion: Adopting a relatively slower start strategy helps conserve energy for the latter stages of a 1500-m freestyle race.","container-title":"International Journal of Sports Physiology and Performance","DOI":"10.1123/ijspp.2020-0375","ISSN":"1555-0265, 1555-0273","issue":"6","language":"en","page":"818-824","source":"DOI.org (Crossref)","title":"A Novel Method to Characterize the Pacing Profile of Elite Male 1500-m Freestyle Swimmers","volume":"16","author":[{"family":"McGibbon","given":"Katie E."},{"family":"Pyne","given":"David B."},{"family":"Heidenreich","given":"Laine E."},{"family":"Pla","given":"Robin"}],"issued":{"date-parts":[["2021",6,1]]}}}],"schema":"https://github.com/citation-style-language/schema/raw/master/csl-citation.json"} </w:instrText>
            </w:r>
            <w:r>
              <w:rPr>
                <w:rFonts w:cs="Times New Roman"/>
                <w:szCs w:val="24"/>
                <w:lang w:val="fr-FR"/>
              </w:rPr>
              <w:fldChar w:fldCharType="separate"/>
            </w:r>
            <w:r w:rsidRPr="002D61A3">
              <w:rPr>
                <w:rFonts w:cs="Times New Roman"/>
              </w:rPr>
              <w:t>[23]</w:t>
            </w:r>
            <w:r>
              <w:rPr>
                <w:rFonts w:cs="Times New Roman"/>
                <w:szCs w:val="24"/>
                <w:lang w:val="fr-FR"/>
              </w:rPr>
              <w:fldChar w:fldCharType="end"/>
            </w:r>
          </w:p>
        </w:tc>
        <w:tc>
          <w:tcPr>
            <w:tcW w:w="1256" w:type="dxa"/>
          </w:tcPr>
          <w:p w14:paraId="1A38357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7967E5B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1E5060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6A26401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5875BFF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3852727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4DFE5C9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323284B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719357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793E02E1"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383303DC"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9</w:t>
            </w:r>
          </w:p>
        </w:tc>
        <w:tc>
          <w:tcPr>
            <w:tcW w:w="3459" w:type="dxa"/>
          </w:tcPr>
          <w:p w14:paraId="1827DD60"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c Gibbon et al. </w:t>
            </w:r>
            <w:r>
              <w:rPr>
                <w:rFonts w:cs="Times New Roman"/>
                <w:szCs w:val="24"/>
                <w:lang w:val="fr-FR"/>
              </w:rPr>
              <w:fldChar w:fldCharType="begin"/>
            </w:r>
            <w:r>
              <w:rPr>
                <w:rFonts w:cs="Times New Roman"/>
                <w:szCs w:val="24"/>
                <w:lang w:val="fr-FR"/>
              </w:rPr>
              <w:instrText xml:space="preserve"> ADDIN ZOTERO_ITEM CSL_CITATION {"citationID":"5UWKY7iw","properties":{"formattedCitation":"[24]","plainCitation":"[24]","noteIndex":0},"citationItems":[{"id":55,"uris":["http://zotero.org/users/local/FbBnKa9k/items/VLICR6E6"],"itemData":{"id":55,"type":"article-journal","abstract":"Purpose: Although pacing is considered crucial for success in individual swimming events, there is a lack of research examining pacing in relays. The authors investigated the impact of start lap and pacing strategy on swimming performance and whether these strategies differ between relays and the corresponding individual event. Methods: Race data for 716 relay (4 × 200-m freestyle) ﬁnals from 14 international competitions between 2010 and 2018 were analyzed retrospectively. Each swimmer’s individual 200-m freestyle season’s best time for the same year was used for comparison. Races were classiﬁed as a fast, average, or slow start lap strategy (lap 1) and as an even, negative, or positive pacing strategy (laps 2–4) to give an overall race strategy, for example, average start lap even pacing. Results: A fast start lap strategy was associated with slower 200-m times (range 0.5–0.9 s, P ≤ .04) irrespective of gender, and positive pacing led to slower 200-m (0.4–0.5 s, P ≤ .03) times in females. A fast start lap strategy led to positive pacing in 71% of swimmers. Half of the swimmers changed pacing strategy, with 13% and 7% more female and male swimmers, respectively, displaying positive pacing in relays compared with individual events. In relays, a fast start lap and positive pacing was utilized more frequently by swimmers positioned on second to fourth relay legs (+13%) compared with lead-off leg swimmers (+3%). Conclusion: To maximize performance, swimmers should be more conservative in the ﬁrst lap and avoid unnecessary alterations in race strategy in relay events.","container-title":"International Journal of Sports Physiology and Performance","DOI":"10.1123/ijspp.2019-0381","ISSN":"1555-0265, 1555-0273","issue":"8","language":"en","page":"1059-1066","source":"DOI.org (Crossref)","title":"Pacing and Performance in Swimming: Differences Between Individual and Relay Events","title-short":"Pacing and Performance in Swimming","volume":"15","author":[{"family":"McGibbon","given":"Katie E."},{"family":"Shephard","given":"Megan E."},{"family":"Osborne","given":"Mark A."},{"family":"Thompson","given":"Kevin G."},{"family":"Pyne","given":"David B."}],"issued":{"date-parts":[["2020",9,1]]}}}],"schema":"https://github.com/citation-style-language/schema/raw/master/csl-citation.json"} </w:instrText>
            </w:r>
            <w:r>
              <w:rPr>
                <w:rFonts w:cs="Times New Roman"/>
                <w:szCs w:val="24"/>
                <w:lang w:val="fr-FR"/>
              </w:rPr>
              <w:fldChar w:fldCharType="separate"/>
            </w:r>
            <w:r w:rsidRPr="002D61A3">
              <w:rPr>
                <w:rFonts w:cs="Times New Roman"/>
              </w:rPr>
              <w:t>[24]</w:t>
            </w:r>
            <w:r>
              <w:rPr>
                <w:rFonts w:cs="Times New Roman"/>
                <w:szCs w:val="24"/>
                <w:lang w:val="fr-FR"/>
              </w:rPr>
              <w:fldChar w:fldCharType="end"/>
            </w:r>
          </w:p>
        </w:tc>
        <w:tc>
          <w:tcPr>
            <w:tcW w:w="1256" w:type="dxa"/>
          </w:tcPr>
          <w:p w14:paraId="4C64662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42B0659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0436809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39EFEAC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440FEBC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31D41BD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313BC61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5D2B3DC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5EEE5BA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40295E27"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B01784F"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0</w:t>
            </w:r>
          </w:p>
        </w:tc>
        <w:tc>
          <w:tcPr>
            <w:tcW w:w="3459" w:type="dxa"/>
          </w:tcPr>
          <w:p w14:paraId="6271513A"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KUgQLsNV","properties":{"formattedCitation":"[25]","plainCitation":"[25]","noteIndex":0},"citationItems":[{"id":56,"uris":["http://zotero.org/users/local/FbBnKa9k/items/2ANXJFHH"],"itemData":{"id":56,"type":"article-journal","abstract":"This study aimed to assess the stability of the performance, pace and turn parameters of elite long-distance male swimmers during an 800 m freestyle race. The sample was composed by 38 male swimmers, participating in the 800 m event at the 2016 LEN European Aquatic Championships (long course meter). The performance, and a set of pace and turn parameters were analyzed. A customized software was used to perform each race analysis. Swimmers spent 64.05 ± 0.50% and 35.95 ± 0.49% of the final race time in the clean swim and turns, respectively. In the pace parameters, the clean swim was the only one that did not differ between the first and second half of the race (1.63 ± 0.05 vs 1.62 ± 0.05 m·s−1), and in the turn parameters, the water break distance was also similar (5.13 ± 1.17 vs 5.06 ± 0.98 m). A significant and moderate-strong variation was verified for the performance (total race lap effect: p &lt; 0.001, η2 = 0.62), and a significant and moderate variation for the pace parameters (total race: p &lt; 0.001, 0.15 ≤ η2 ≤ 0.33), and for the turn parameters (total race: p &lt; 0.01, 0.15 ≤ η2 ≤ 0.33). Present data (pace and turn variation) shows that elite long-distance male swimmers do not maintain a similar pattern during an 800 m freestyle race. Future research is need to understand if this lack of pace and turn stability is the best way to enhance the performance, or if swimmers should be advised to control their pace and turn. Nevertheless, coaches are advised to help swimmers with feedback about their pace (i.e., controlling the intermediate 30 m) and turn performances (i.e., controlling the 5 m in and 15 m out), leading to a positive effect in their final race time.","container-title":"Human Movement Science","DOI":"10.1016/j.humov.2018.11.013","ISSN":"01679457","journalAbbreviation":"Human Movement Science","language":"en","page":"108-119","source":"DOI.org (Crossref)","title":"Stability of pace and turn parameters of elite long-distance swimmers","volume":"63","author":[{"family":"Morais","given":"Jorge E."},{"family":"Barbosa","given":"Tiago M."},{"family":"Neiva","given":"Henrique P."},{"family":"Marinho","given":"Daniel A."}],"issued":{"date-parts":[["2019",2]]}}}],"schema":"https://github.com/citation-style-language/schema/raw/master/csl-citation.json"} </w:instrText>
            </w:r>
            <w:r>
              <w:rPr>
                <w:rFonts w:cs="Times New Roman"/>
                <w:szCs w:val="24"/>
                <w:lang w:val="fr-FR"/>
              </w:rPr>
              <w:fldChar w:fldCharType="separate"/>
            </w:r>
            <w:r w:rsidRPr="002D61A3">
              <w:rPr>
                <w:rFonts w:cs="Times New Roman"/>
              </w:rPr>
              <w:t>[25]</w:t>
            </w:r>
            <w:r>
              <w:rPr>
                <w:rFonts w:cs="Times New Roman"/>
                <w:szCs w:val="24"/>
                <w:lang w:val="fr-FR"/>
              </w:rPr>
              <w:fldChar w:fldCharType="end"/>
            </w:r>
          </w:p>
        </w:tc>
        <w:tc>
          <w:tcPr>
            <w:tcW w:w="1256" w:type="dxa"/>
          </w:tcPr>
          <w:p w14:paraId="304618C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0C325E8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0361CDD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5A21A42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57A3C5E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40EC4FA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44B811C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648FF3C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0187573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6FD53928"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0E0DC61B"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1</w:t>
            </w:r>
          </w:p>
        </w:tc>
        <w:tc>
          <w:tcPr>
            <w:tcW w:w="3459" w:type="dxa"/>
          </w:tcPr>
          <w:p w14:paraId="4175A0C6"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jvuND9Qa","properties":{"formattedCitation":"[26]","plainCitation":"[26]","noteIndex":0},"citationItems":[{"id":57,"uris":["http://zotero.org/users/local/FbBnKa9k/items/LWYL774P"],"itemData":{"id":57,"type":"article-journal","abstract":"This study aimed to analyse the stability of elite male long-distance swimmers (1500 m), and to identify the main predictors related to the pace. The performance of 16 elite male swimmers (22.59 ± 2.10 yearsold) participating in the 1500 m event at the 2016 (London) and 2018 (Glasgow) LEN European Aquatic Championships were analysed. The lap performance, clean swim performance, turn performance, and a set of stroke mechanics variables were assessed. The lap performance presented a significant and moderate variation with all laps included (p &lt; 0.001) and deleting the first and last lap (p = 0.002). Swimmers were significantly faster in the first half in comparison of the second. The total turn also presented a significant and moderate variation. The hierarchical linear modelling retained the time (estimate = 0.0019, p = 0.007), stroke frequency (estimate = −27.49, p &lt; 0.001) and stroke length (estimate = −6.55, p &lt; 0.001) as the main predictors of the clean swim performance. By contrast to the analysis based on the lap performance, clean swim performance presented a non-significant variation. Coaches should be aware that stroke length maintenance could negatively affect the clean swim performance, whereas a small increase of stroke frequency may present a meaningful enhancement of the total race time.","container-title":"Sports Biomechanics","DOI":"10.1080/14763141.2020.1810749","ISSN":"1476-3141, 1752-6116","issue":"11","journalAbbreviation":"Sports Biomechanics","language":"en","page":"1496-1513","source":"DOI.org (Crossref)","title":"Stability analysis and prediction of pacing in elite 1500 m freestyle male swimmers","volume":"22","author":[{"family":"Morais","given":"Jorge E."},{"family":"Barbosa","given":"Tiago M."},{"family":"Forte","given":"Pedro"},{"family":"Bragada","given":"José A."},{"family":"Castro","given":"Flávio A. De Souza"},{"family":"Marinho","given":"Daniel A."}],"issued":{"date-parts":[["2020",11,2]]}}}],"schema":"https://github.com/citation-style-language/schema/raw/master/csl-citation.json"} </w:instrText>
            </w:r>
            <w:r>
              <w:rPr>
                <w:rFonts w:cs="Times New Roman"/>
                <w:szCs w:val="24"/>
                <w:lang w:val="fr-FR"/>
              </w:rPr>
              <w:fldChar w:fldCharType="separate"/>
            </w:r>
            <w:r w:rsidRPr="002D61A3">
              <w:rPr>
                <w:rFonts w:cs="Times New Roman"/>
              </w:rPr>
              <w:t>[26]</w:t>
            </w:r>
            <w:r>
              <w:rPr>
                <w:rFonts w:cs="Times New Roman"/>
                <w:szCs w:val="24"/>
                <w:lang w:val="fr-FR"/>
              </w:rPr>
              <w:fldChar w:fldCharType="end"/>
            </w:r>
          </w:p>
        </w:tc>
        <w:tc>
          <w:tcPr>
            <w:tcW w:w="1256" w:type="dxa"/>
          </w:tcPr>
          <w:p w14:paraId="58A590C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2B06C7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53D542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3CD2A7A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7877583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157FEA9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67571D6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140F2ED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584B9B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23785068"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1FE9CA7"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2</w:t>
            </w:r>
          </w:p>
        </w:tc>
        <w:tc>
          <w:tcPr>
            <w:tcW w:w="3459" w:type="dxa"/>
          </w:tcPr>
          <w:p w14:paraId="7FCCACDF"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72MNMpiN","properties":{"formattedCitation":"[4]","plainCitation":"[4]","noteIndex":0},"citationItems":[{"id":58,"uris":["http://zotero.org/users/local/FbBnKa9k/items/3SVLFN5Q"],"itemData":{"id":58,"type":"article-journal","abstract":"The aims of this study were to: (1) assess the stability (mean and normative) of the lap performance, and a set of clean swim and turn variables of junior male swimmers in the 200 m freestyle, and; (2) verify the relationship between the start, clean swim, turn, and finish phases in the 200 m freestyle. Seventy-six individual races in the 200 m freestyle at the 2019 long-course LEN European Junior Championships were analysed. Start, clean swim, turn, and finish variables were assessed. The lap performance showed a significant variance. The highest variation was verified between the first and third lap (Coefficient of Variation = 7.37%). The clean swim and the total turn also presented a significant variance. Normative stability indicated a moderate to very-high stability for all variables. All phases of the race had significant correlations with the final race time (p &lt; 0.001). The total turn (i.e., the total time spent to perform the turn), specifically turn #3, showed the largest correlation with the total race performance. The significant correlation between all phases of the race and the final race time indicates that coaches and swimmers should customise the swimmers’ preparation and race strategy at major international competitions, based on the individual characteristics of each swimmer.","container-title":"Sports Biomechanics","DOI":"10.1080/14763141.2021.1952298","ISSN":"1476-3141, 1752-6116","issue":"10","journalAbbreviation":"Sports Biomechanics","language":"en","page":"1578-1591","source":"DOI.org (Crossref)","title":"Assessment of the inter-lap stability and relationship between the race time and start, clean swim, turn and finish variables in elite male junior swimmers’ 200 m freestyle","volume":"23","author":[{"family":"Morais","given":"Jorge E"},{"family":"Barbosa","given":"Tiago M"},{"family":"Forte","given":"Pedro"},{"family":"Pinto","given":"João N"},{"family":"Marinho","given":"Daniel A"}],"issued":{"date-parts":[["2021",10,2]]}}}],"schema":"https://github.com/citation-style-language/schema/raw/master/csl-citation.json"} </w:instrText>
            </w:r>
            <w:r>
              <w:rPr>
                <w:rFonts w:cs="Times New Roman"/>
                <w:szCs w:val="24"/>
                <w:lang w:val="fr-FR"/>
              </w:rPr>
              <w:fldChar w:fldCharType="separate"/>
            </w:r>
            <w:r w:rsidRPr="002D61A3">
              <w:rPr>
                <w:rFonts w:cs="Times New Roman"/>
              </w:rPr>
              <w:t>[4]</w:t>
            </w:r>
            <w:r>
              <w:rPr>
                <w:rFonts w:cs="Times New Roman"/>
                <w:szCs w:val="24"/>
                <w:lang w:val="fr-FR"/>
              </w:rPr>
              <w:fldChar w:fldCharType="end"/>
            </w:r>
          </w:p>
        </w:tc>
        <w:tc>
          <w:tcPr>
            <w:tcW w:w="1256" w:type="dxa"/>
          </w:tcPr>
          <w:p w14:paraId="6A10F10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26FB89D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1AE4A17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5013960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1A6F095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30C6526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435426A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E5C1B2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E8A875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38368AB4"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59B17A3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3</w:t>
            </w:r>
          </w:p>
        </w:tc>
        <w:tc>
          <w:tcPr>
            <w:tcW w:w="3459" w:type="dxa"/>
          </w:tcPr>
          <w:p w14:paraId="08AAD1C0"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KwzxAFcR","properties":{"formattedCitation":"[27]","plainCitation":"[27]","noteIndex":0},"citationItems":[{"id":59,"uris":["http://zotero.org/users/local/FbBnKa9k/items/B3E9SLZ4"],"itemData":{"id":59,"type":"article-journal","abstract":"The aim of this study was to (1) analyze and compare the race performance and stability between the fastest and slowest male swimmers during the 50 m freestyle event, and (2) to understand the speed‐time relationship in this race. The performances (start, clean swim, and finish) of 86 swimmers (divided into two tiers: best and poorest performances) who competed in the 50 m freestyle event in the 2019 long course LEN European Junior Championships were analyzed. The swimming speed presented a significant difference between the groups (tier #1 vs tier #2) in all sections of the race, in which the start (S0–15 m:\n              p \n              &lt; 0.001,\n              d\n               = 1.64) and finish sections (S45‐50:\n              p \n              &lt; 0.001,\n              d\n               = 1.63) showed the greatest differences. Significant variances over the race sections were noted for both groups in all variables, in which the swimming speed was the variable with the highest variance (tier #1:\n              p \n              &lt; 0.001,\n              η\n              2\n               = 0.72; tier #2:\n              p \n              &lt; 0.001, η\n              2\n               = 0.82). Both groups exhibited a similar normative stability, with the fastest swimmers tending to be the best in all sections. The fit analysis produced a cubic speed‐time relationship. Notwithstanding, junior swimmers who raced the 50 m freestyle can be considered to have an all‐out pacing. This information is of paramount importance for coaches and swimmers to understand the intra‐lap race performance in this short event.","container-title":"Scandinavian Journal of Medicine &amp; Science in Sports","DOI":"10.1111/sms.14058","ISSN":"0905-7188, 1600-0838","issue":"1","journalAbbreviation":"Scandinavian Med Sci Sports","language":"en","page":"60-68","source":"DOI.org (Crossref)","title":"Profiling of elite male junior 50 m freestyle sprinters: Understanding the speed‐time relationship","title-short":"Profiling of elite male junior 50 m freestyle sprinters","volume":"32","author":[{"family":"Morais","given":"Jorge E."},{"family":"Barbosa","given":"Tiago M."},{"family":"Silva","given":"António J."},{"family":"Veiga","given":"Santiago"},{"family":"Marinho","given":"Daniel A."}],"issued":{"date-parts":[["2021",1]]}}}],"schema":"https://github.com/citation-style-language/schema/raw/master/csl-citation.json"} </w:instrText>
            </w:r>
            <w:r>
              <w:rPr>
                <w:rFonts w:cs="Times New Roman"/>
                <w:szCs w:val="24"/>
                <w:lang w:val="fr-FR"/>
              </w:rPr>
              <w:fldChar w:fldCharType="separate"/>
            </w:r>
            <w:r w:rsidRPr="002D61A3">
              <w:rPr>
                <w:rFonts w:cs="Times New Roman"/>
              </w:rPr>
              <w:t>[27]</w:t>
            </w:r>
            <w:r>
              <w:rPr>
                <w:rFonts w:cs="Times New Roman"/>
                <w:szCs w:val="24"/>
                <w:lang w:val="fr-FR"/>
              </w:rPr>
              <w:fldChar w:fldCharType="end"/>
            </w:r>
          </w:p>
        </w:tc>
        <w:tc>
          <w:tcPr>
            <w:tcW w:w="1256" w:type="dxa"/>
          </w:tcPr>
          <w:p w14:paraId="1C3D5B9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Pr>
          <w:p w14:paraId="78EF631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12B9E5F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00B70E0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09A1838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143F7DE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62CCE9A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6A2D9E9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32A48C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6515D1C3"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F73ECD7"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4</w:t>
            </w:r>
          </w:p>
        </w:tc>
        <w:tc>
          <w:tcPr>
            <w:tcW w:w="3459" w:type="dxa"/>
          </w:tcPr>
          <w:p w14:paraId="3D51B897"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SQyY2jVV","properties":{"formattedCitation":"[37]","plainCitation":"[37]","noteIndex":0},"citationItems":[{"id":60,"uris":["http://zotero.org/users/local/FbBnKa9k/items/ITYQKFT7"],"itemData":{"id":60,"type":"article-journal","abstract":"The aim of this study was to: (i) characterise the stroke kinematics’ stability of the male swimmers competing in the four 50 m events at the 2021 European Championships, and; (ii) understand the speed–time relationship in the four race events. All male swimmers who participated in the 50 m events (backstroke: 78 swimmers; breaststroke: 79 swimmers; butterfly: 89 swimmers; freestyle: 95 swimmers) were evaluated. In each swimming stroke swimmers were split in two groups (better and poorer performances). Significant variances (p &lt; 0.05) were observed in both groups in all variables and for all swimming strokes. Swimming speed was the variable with the highest variance in both groups and strokes. Overall, better swimmers presented a low to high normative stability, and poorer swimmers a moderate-to-high. Speed–time curve fitting for all swimming strokes and groups suggested a cubic relationship. It can be considered that elite male swimmers racing 50 m sprint events at major competitions present an all-out trend. The present data provide coaches with substantial information about the main trend in the 50 m sprint events, specifically in each section of the race.","container-title":"Sports Biomechanics","DOI":"10.1080/14763141.2022.2125430","ISSN":"1476-3141, 1752-6116","issue":"3","journalAbbreviation":"Sports Biomechanics","language":"en","page":"459-475","source":"DOI.org (Crossref)","title":"Race analysis of the men’s 50 m events at the 2021 LEN European Championships","volume":"24","author":[{"family":"Morais","given":"Jorge E"},{"family":"Barbosa","given":"Tiago M"},{"family":"Lopes","given":"Tiago"},{"family":"Simbaña-Escobar","given":"David"},{"family":"Marinho","given":"Daniel A"}],"issued":{"date-parts":[["2022",3,4]]}}}],"schema":"https://github.com/citation-style-language/schema/raw/master/csl-citation.json"} </w:instrText>
            </w:r>
            <w:r>
              <w:rPr>
                <w:rFonts w:cs="Times New Roman"/>
                <w:szCs w:val="24"/>
                <w:lang w:val="fr-FR"/>
              </w:rPr>
              <w:fldChar w:fldCharType="separate"/>
            </w:r>
            <w:r w:rsidRPr="002D61A3">
              <w:rPr>
                <w:rFonts w:cs="Times New Roman"/>
              </w:rPr>
              <w:t>[37]</w:t>
            </w:r>
            <w:r>
              <w:rPr>
                <w:rFonts w:cs="Times New Roman"/>
                <w:szCs w:val="24"/>
                <w:lang w:val="fr-FR"/>
              </w:rPr>
              <w:fldChar w:fldCharType="end"/>
            </w:r>
          </w:p>
        </w:tc>
        <w:tc>
          <w:tcPr>
            <w:tcW w:w="1256" w:type="dxa"/>
          </w:tcPr>
          <w:p w14:paraId="0323537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Pr>
          <w:p w14:paraId="7D45070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5C2C078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02A221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0B6B520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2F35D54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3F446B6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3ED9EB8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492D2CA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22DCB480"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111D054D"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lastRenderedPageBreak/>
              <w:t>25</w:t>
            </w:r>
          </w:p>
        </w:tc>
        <w:tc>
          <w:tcPr>
            <w:tcW w:w="3459" w:type="dxa"/>
          </w:tcPr>
          <w:p w14:paraId="21611E2F"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orais et al. </w:t>
            </w:r>
            <w:r>
              <w:rPr>
                <w:rFonts w:cs="Times New Roman"/>
                <w:szCs w:val="24"/>
                <w:lang w:val="fr-FR"/>
              </w:rPr>
              <w:fldChar w:fldCharType="begin"/>
            </w:r>
            <w:r>
              <w:rPr>
                <w:rFonts w:cs="Times New Roman"/>
                <w:szCs w:val="24"/>
                <w:lang w:val="fr-FR"/>
              </w:rPr>
              <w:instrText xml:space="preserve"> ADDIN ZOTERO_ITEM CSL_CITATION {"citationID":"v83lpG4Y","properties":{"formattedCitation":"[42]","plainCitation":"[42]","noteIndex":0},"citationItems":[{"id":61,"uris":["http://zotero.org/users/local/FbBnKa9k/items/3LDEK6X7"],"itemData":{"id":61,"type":"article-journal","abstract":"The aims of this study were to: (1) analyze and compare the stroke kinematics between junior and senior elite male swimmers in every section of the race during the 50-m freestyle event, and; (2) identify stroke frequency (SF)–stroke length (SL) combinations on swim speed independently for junior and senior swimmers in each section of the 50-m freestyle event. Eighty-six junior swimmers (2019) and 95 seniors (2021) competing in the 50-m long course meter LEN Championships were analyzed. The t-test independent samples (p ≤ 0.05) were used to compare juniors and seniors. The SF and SL combinations on swim speed were explored using three-way ANOVAs. Senior swimmers were significantly faster in the 50-m race than juniors (p &lt; 0.001). Speed presented the largest significant difference (p &lt; 0.001) in section S0-15 m (start until the 15th meter mark) being seniors fastest. Both junior and senior swimmers revealed a significant categorization (p &lt; 0.001) by stroke length and stroke frequency in each race section. It was possible to model several SF–SL combinations for seniors and juniors in each section. The fastest swim speed in each section, for seniors and juniors independently, was achieved by a SF–SL combination that may not be the fastest SF or the longest SL. Coaches and swimmers must be aware that despite the 50-m event being an all-out bout, several SF–SL combinations were observed (independently for juniors and seniors), and they differ between race sections.","container-title":"Journal of Sports Science and Medicine","DOI":"10.52082/jssm.2023.156","ISSN":"1303-2968","journalAbbreviation":"jsportscimed","language":"en","license":"http://creativecommons.org/licenses/by-nc-nd/4.0/","page":"156-165","source":"DOI.org (Crossref)","title":"Race Analysis and Determination of Stroke Frequency – Stroke Length Combinations during the 50-M Freestyle Event","author":[{"family":"Morais","given":"Jorge E."},{"family":"Barbosa","given":"Tiago M."},{"family":"Bragada","given":"José A."},{"family":"Nevill","given":"Alan M."},{"family":"Marinho","given":"Daniel A."}],"issued":{"date-parts":[["2023",3,1]]}}}],"schema":"https://github.com/citation-style-language/schema/raw/master/csl-citation.json"} </w:instrText>
            </w:r>
            <w:r>
              <w:rPr>
                <w:rFonts w:cs="Times New Roman"/>
                <w:szCs w:val="24"/>
                <w:lang w:val="fr-FR"/>
              </w:rPr>
              <w:fldChar w:fldCharType="separate"/>
            </w:r>
            <w:r w:rsidRPr="002D61A3">
              <w:rPr>
                <w:rFonts w:cs="Times New Roman"/>
              </w:rPr>
              <w:t>[42]</w:t>
            </w:r>
            <w:r>
              <w:rPr>
                <w:rFonts w:cs="Times New Roman"/>
                <w:szCs w:val="24"/>
                <w:lang w:val="fr-FR"/>
              </w:rPr>
              <w:fldChar w:fldCharType="end"/>
            </w:r>
          </w:p>
        </w:tc>
        <w:tc>
          <w:tcPr>
            <w:tcW w:w="1256" w:type="dxa"/>
          </w:tcPr>
          <w:p w14:paraId="25CFC84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403" w:type="dxa"/>
          </w:tcPr>
          <w:p w14:paraId="2F43A93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51BF266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D320B1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73DFABD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66CF81E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41B7B3C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3F78442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03DBD08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4233D8DC"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8054EF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6</w:t>
            </w:r>
          </w:p>
        </w:tc>
        <w:tc>
          <w:tcPr>
            <w:tcW w:w="3459" w:type="dxa"/>
          </w:tcPr>
          <w:p w14:paraId="4EB349F9"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ytton et al. </w:t>
            </w:r>
            <w:r>
              <w:rPr>
                <w:rFonts w:cs="Times New Roman"/>
                <w:szCs w:val="24"/>
                <w:lang w:val="fr-FR"/>
              </w:rPr>
              <w:fldChar w:fldCharType="begin"/>
            </w:r>
            <w:r>
              <w:rPr>
                <w:rFonts w:cs="Times New Roman"/>
                <w:szCs w:val="24"/>
                <w:lang w:val="fr-FR"/>
              </w:rPr>
              <w:instrText xml:space="preserve"> ADDIN ZOTERO_ITEM CSL_CITATION {"citationID":"ddDV1MLu","properties":{"formattedCitation":"[28]","plainCitation":"[28]","noteIndex":0},"citationItems":[{"id":62,"uris":["http://zotero.org/users/local/FbBnKa9k/items/IHC7PW5G"],"itemData":{"id":62,"type":"article-journal","abstract":"Purpose: To assess the reliability and stability of 400-m swimming and 1500-m running competitions to establish the number of samples needed to obtain a stable pacing profile. Coaches, athletes, and researchers can use these methods to ensure that sufficient data are collected before training and race strategies are constructed or research conclusions are drawn. Method: Lap times were collected from 5 world and European championship finals between 2005 and 2011, resulting in the capture of data from 40 swimmers and 55 runners. A cumulative mean for each lap was calculated, starting with the most recent data, and the number of races needed for this to stabilize to within 1% was reported. Typical error for each lap was calculated for athletes who had competed in more than 1 final. Results: International swimmers demonstrated more reproducible performances than runners in 3 of the 4 laps of the race (P &lt; .01). Variance in runners’ lap times significantly decreased by 1.7–2.7% after lap 1, whereas variance in swimmers’ lap times tended to increase by 0.1–0.5% after lap 1. To establish a stable profile, at least ten 400-m swimmers and forty-four 1500-m runners must be included. Conclusions: A stable race profile was observed from the analysis of 5 events for 1500-m running and 3 events for 400-m swimming. Researchers and athletes can be more certain about the pacing information collected from 400-m swimming than 1500-m running races, as the swimming data are less variable, despite both events being of similar duration.","container-title":"International Journal of Sports Physiology and Performance","DOI":"10.1123/ijspp.2013-0240","ISSN":"1555-0265, 1555-0273","issue":"4","language":"en","page":"674-679","source":"DOI.org (Crossref)","title":"Reliability and Stability of Performances in 400-m Swimming and 1500-m Running","volume":"9","author":[{"family":"Mytton","given":"Graham J."},{"family":"Archer","given":"David T."},{"family":"Gibson","given":"Alan St Clair"},{"family":"Thompson","given":"Kevin G."}],"issued":{"date-parts":[["2014",7]]}}}],"schema":"https://github.com/citation-style-language/schema/raw/master/csl-citation.json"} </w:instrText>
            </w:r>
            <w:r>
              <w:rPr>
                <w:rFonts w:cs="Times New Roman"/>
                <w:szCs w:val="24"/>
                <w:lang w:val="fr-FR"/>
              </w:rPr>
              <w:fldChar w:fldCharType="separate"/>
            </w:r>
            <w:r w:rsidRPr="002D61A3">
              <w:rPr>
                <w:rFonts w:cs="Times New Roman"/>
              </w:rPr>
              <w:t>[28]</w:t>
            </w:r>
            <w:r>
              <w:rPr>
                <w:rFonts w:cs="Times New Roman"/>
                <w:szCs w:val="24"/>
                <w:lang w:val="fr-FR"/>
              </w:rPr>
              <w:fldChar w:fldCharType="end"/>
            </w:r>
          </w:p>
        </w:tc>
        <w:tc>
          <w:tcPr>
            <w:tcW w:w="1256" w:type="dxa"/>
          </w:tcPr>
          <w:p w14:paraId="4F29B30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0DC681D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136EFA1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37CB23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01CE103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59501FA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71DC6E6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3083DFC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4E2D7D7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4B7EE9A5"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5A134F74"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7</w:t>
            </w:r>
          </w:p>
        </w:tc>
        <w:tc>
          <w:tcPr>
            <w:tcW w:w="3459" w:type="dxa"/>
          </w:tcPr>
          <w:p w14:paraId="31DC05AF"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Mytton et al. </w:t>
            </w:r>
            <w:r>
              <w:rPr>
                <w:rFonts w:cs="Times New Roman"/>
                <w:szCs w:val="24"/>
                <w:lang w:val="fr-FR"/>
              </w:rPr>
              <w:fldChar w:fldCharType="begin"/>
            </w:r>
            <w:r>
              <w:rPr>
                <w:rFonts w:cs="Times New Roman"/>
                <w:szCs w:val="24"/>
                <w:lang w:val="fr-FR"/>
              </w:rPr>
              <w:instrText xml:space="preserve"> ADDIN ZOTERO_ITEM CSL_CITATION {"citationID":"SgPlWor2","properties":{"formattedCitation":"[29]","plainCitation":"[29]","noteIndex":0},"citationItems":[{"id":63,"uris":["http://zotero.org/users/local/FbBnKa9k/items/GJD88TFY"],"itemData":{"id":63,"type":"article-journal","abstract":"Purpose: Previous literature has presented pacing data of groups of competition finalists. The aim of this study was to analyze the pacing patterns displayed by medalists and nonmedalists in international competitive 400-m swimming and 1500-m running finals. Methods: Split times were collected from 48 swimming finalists (four 100-m laps) and 60 running finalists (4 laps) in international competitions from 2004 to 2012. Using a cross-sectional design, lap speeds were normalized to whole-race speed and compared to identify variations of pace between groups of medalists and nonmedalists. Lap-speed variations relative to the gold medalist were compared for the whole field. Results: In 400-m swimming the medalist group demonstrated greater variation in speed than the nonmedalist group, being relatively faster in the final lap (P &lt; .001; moderate effect) and slower in laps 1 (P = .03; moderate effect) and 2 (P &gt; .001; moderate effect). There were also greater variations of pace in the 1500-m running medalist group than in the nonmedalist group, with a relatively faster final lap (P = .03; moderate effect) and slower second lap (P = .01; small effect). Swimming gold medalists were relatively faster than all other finalists in lap 4 (P = .04), and running gold medalists were relatively faster than the 5th- to 12th-placed athletes in the final lap (P = .02). Conclusions: Athletes who win medals in 1500-m running and 400-m swimming competitions show different pacing patterns than nonmedalists. End-spurtspeed increases are greater with medalists, who demonstrate a slower relative speed in the early part of races but a faster speed during the final part of races than nonmedalists.","container-title":"International Journal of Sports Physiology and Performance","DOI":"10.1123/ijspp.2014-0207","ISSN":"1555-0265, 1555-0273","issue":"3","language":"en","page":"369-373","source":"DOI.org (Crossref)","title":"Increased Variability of Lap Speeds: Differentiating Medalists and Nonmedalists in Middle-Distance Running and Swimming Events","title-short":"Increased Variability of Lap Speeds","volume":"10","author":[{"family":"Mytton","given":"Graham J."},{"family":"Archer","given":"David T."},{"family":"Turner","given":"Louise"},{"family":"Skorski","given":"Sabrina"},{"family":"Renfree","given":"Andrew"},{"family":"Thompson","given":"Kevin G."},{"family":"Gibson","given":"Alan St Clair"}],"issued":{"date-parts":[["2015",4]]}}}],"schema":"https://github.com/citation-style-language/schema/raw/master/csl-citation.json"} </w:instrText>
            </w:r>
            <w:r>
              <w:rPr>
                <w:rFonts w:cs="Times New Roman"/>
                <w:szCs w:val="24"/>
                <w:lang w:val="fr-FR"/>
              </w:rPr>
              <w:fldChar w:fldCharType="separate"/>
            </w:r>
            <w:r w:rsidRPr="002D61A3">
              <w:rPr>
                <w:rFonts w:cs="Times New Roman"/>
              </w:rPr>
              <w:t>[29]</w:t>
            </w:r>
            <w:r>
              <w:rPr>
                <w:rFonts w:cs="Times New Roman"/>
                <w:szCs w:val="24"/>
                <w:lang w:val="fr-FR"/>
              </w:rPr>
              <w:fldChar w:fldCharType="end"/>
            </w:r>
          </w:p>
        </w:tc>
        <w:tc>
          <w:tcPr>
            <w:tcW w:w="1256" w:type="dxa"/>
          </w:tcPr>
          <w:p w14:paraId="60D2DDA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148ED3D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4660EBF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0F484F6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641BB80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166FBD9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57C7E8B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2B36D50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197114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748810E8"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ED64DC2"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8</w:t>
            </w:r>
          </w:p>
        </w:tc>
        <w:tc>
          <w:tcPr>
            <w:tcW w:w="3459" w:type="dxa"/>
          </w:tcPr>
          <w:p w14:paraId="5E71FE1E"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Oliveira et al. </w:t>
            </w:r>
            <w:r>
              <w:rPr>
                <w:rFonts w:cs="Times New Roman"/>
                <w:szCs w:val="24"/>
                <w:lang w:val="fr-FR"/>
              </w:rPr>
              <w:fldChar w:fldCharType="begin"/>
            </w:r>
            <w:r>
              <w:rPr>
                <w:rFonts w:cs="Times New Roman"/>
                <w:szCs w:val="24"/>
                <w:lang w:val="fr-FR"/>
              </w:rPr>
              <w:instrText xml:space="preserve"> ADDIN ZOTERO_ITEM CSL_CITATION {"citationID":"E1r8wwoq","properties":{"formattedCitation":"[38]","plainCitation":"[38]","noteIndex":0},"citationItems":[{"id":64,"uris":["http://zotero.org/users/local/FbBnKa9k/items/KLI4LLCK"],"itemData":{"id":64,"type":"article-journal","abstract":"This study aimed to understand whether there are significant differences in stroke kinematics between tiers in female swimmers competing in the four 50 m events of the 2021 European Championships and to understand the speed-time relationship in the four race events per tier. Participants were all female swimmers (backstroke: 78 swimmers; breaststroke: 75 swimmers; butterfly: 74 swimmers; freestyle: 87 swimmers) who participated in the 50 m events at the 2021 LEN European Championships held in Budapest (i.e. heats, semi-finals, and final). For each swimming stroke, swimmers were divided into three tiers (best-performing swimmers, intermedium-performing swimmers, and poorest-performing swimmers). Swimming speed revealed a significant tier effect (p &lt; 0.05) in all race sections for all swimming strokes. The other stroke kinematic variables revealed divergent findings, but the stroke frequency presented an overall tier effect (p &lt; 0.05) across all four swimming strokes. Curve fitting for all swimming strokes and tiers revealed a cubic relationship. Thus, it should be considered that female swimmers who compete in 50 m events in major competitions adopt an all-out strategy. The present data provide coaches with insightful information about the main trend in 50 m sprint events, specifically in each section of the race.","container-title":"International Journal of Performance Analysis in Sport","DOI":"10.1080/24748668.2023.2191393","ISSN":"2474-8668, 1474-8185","issue":"2","journalAbbreviation":"International Journal of Performance Analysis in Sport","language":"en","page":"97-110","source":"DOI.org (Crossref)","title":"Profile of female swimmers competing in the 50 m events at the 2021 LEN European Championships","volume":"23","author":[{"family":"Oliveira","given":"João P"},{"family":"Marinho","given":"Daniel A"},{"family":"Barbosa","given":"Tiago M"},{"family":"Sampaio","given":"Tatiana"},{"family":"Morais","given":"Jorge E"}],"issued":{"date-parts":[["2023",3,4]]}}}],"schema":"https://github.com/citation-style-language/schema/raw/master/csl-citation.json"} </w:instrText>
            </w:r>
            <w:r>
              <w:rPr>
                <w:rFonts w:cs="Times New Roman"/>
                <w:szCs w:val="24"/>
                <w:lang w:val="fr-FR"/>
              </w:rPr>
              <w:fldChar w:fldCharType="separate"/>
            </w:r>
            <w:r w:rsidRPr="002D61A3">
              <w:rPr>
                <w:rFonts w:cs="Times New Roman"/>
              </w:rPr>
              <w:t>[38]</w:t>
            </w:r>
            <w:r>
              <w:rPr>
                <w:rFonts w:cs="Times New Roman"/>
                <w:szCs w:val="24"/>
                <w:lang w:val="fr-FR"/>
              </w:rPr>
              <w:fldChar w:fldCharType="end"/>
            </w:r>
          </w:p>
        </w:tc>
        <w:tc>
          <w:tcPr>
            <w:tcW w:w="1256" w:type="dxa"/>
          </w:tcPr>
          <w:p w14:paraId="562E9B4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5508504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3AFCB14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0B2A93F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7B7B3F0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422DB04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6DD0919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756E737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94FC6B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7</w:t>
            </w:r>
          </w:p>
        </w:tc>
      </w:tr>
      <w:tr w:rsidR="00B6139E" w:rsidRPr="00FC2F88" w14:paraId="3317B2B0"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22FD82BA"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9</w:t>
            </w:r>
          </w:p>
        </w:tc>
        <w:tc>
          <w:tcPr>
            <w:tcW w:w="3459" w:type="dxa"/>
          </w:tcPr>
          <w:p w14:paraId="728CE984"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Robertson et al. </w:t>
            </w:r>
            <w:r>
              <w:rPr>
                <w:rFonts w:cs="Times New Roman"/>
                <w:szCs w:val="24"/>
                <w:lang w:val="fr-FR"/>
              </w:rPr>
              <w:fldChar w:fldCharType="begin"/>
            </w:r>
            <w:r>
              <w:rPr>
                <w:rFonts w:cs="Times New Roman"/>
                <w:szCs w:val="24"/>
                <w:lang w:val="fr-FR"/>
              </w:rPr>
              <w:instrText xml:space="preserve"> ADDIN ZOTERO_ITEM CSL_CITATION {"citationID":"1yzLSp4Q","properties":{"formattedCitation":"[30]","plainCitation":"[30]","noteIndex":0},"citationItems":[{"id":65,"uris":["http://zotero.org/users/local/FbBnKa9k/items/IHH4A9TH"],"itemData":{"id":65,"type":"article-journal","abstract":"Swimming performances were analysed for the top 16 ﬁnishers (semi-ﬁnalists, ﬁnalists) in nine international competitions over a 7-year period (1530 males, 1527 female). Total race time and intermediate lap times were log-transformed and analysed for effects of sex (male, female), stroke (freestyle, form strokes, individual medley), event (100, 200, and 400 m), and place (1–16). Between-athlete correlations characterized the relationship of each lap to ﬁnal time, and within-athlete estimates quantiﬁed the effect of lap time on improvements in ﬁnal time. Finalists exhibited very large correlations (r ¼ 0.7–0.9) with ﬁnal time in the second 50-m lap of 100-m events and the middle two 50-m and 100-m laps of 200-m and 400-m events respectively. For an individual swimmer, an achievable change in lap time was associated with an approximate 0.4–0.8% improvement in ﬁnal time for ﬁnalists and an approximate 0.5–1.1% improvement in ﬁnal time for semi-ﬁnalists, depending on sex, stroke, and event. The pattern of lap times was similar for the top 16 swimmers and between the best and worst swims for ﬁnalists. These ﬁndings indicate that substantial improvements can be made via the ﬁnal lap in sprints and the middle two laps of 200- to 400-m events, but the overall pattern of lap times should not be changed.","container-title":"Journal of Sports Sciences","DOI":"10.1080/02640410802641400","ISSN":"0264-0414, 1466-447X","issue":"4","journalAbbreviation":"Journal of Sports Sciences","language":"en","page":"387-395","source":"DOI.org (Crossref)","title":"Analysis of lap times in international swimming competitions","volume":"27","author":[{"family":"Robertson","given":"Eileen Y."},{"family":"Pyne","given":"David B."},{"family":"Hopkins","given":"Will G."},{"family":"Anson","given":"Judith M."}],"issued":{"date-parts":[["2009",2,15]]}}}],"schema":"https://github.com/citation-style-language/schema/raw/master/csl-citation.json"} </w:instrText>
            </w:r>
            <w:r>
              <w:rPr>
                <w:rFonts w:cs="Times New Roman"/>
                <w:szCs w:val="24"/>
                <w:lang w:val="fr-FR"/>
              </w:rPr>
              <w:fldChar w:fldCharType="separate"/>
            </w:r>
            <w:r w:rsidRPr="002D61A3">
              <w:rPr>
                <w:rFonts w:cs="Times New Roman"/>
              </w:rPr>
              <w:t>[30]</w:t>
            </w:r>
            <w:r>
              <w:rPr>
                <w:rFonts w:cs="Times New Roman"/>
                <w:szCs w:val="24"/>
                <w:lang w:val="fr-FR"/>
              </w:rPr>
              <w:fldChar w:fldCharType="end"/>
            </w:r>
          </w:p>
        </w:tc>
        <w:tc>
          <w:tcPr>
            <w:tcW w:w="1256" w:type="dxa"/>
          </w:tcPr>
          <w:p w14:paraId="22E765E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223C95E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094F69A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46940D7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38D689F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1977B7D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20D4E7F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22D4747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4B84720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3</w:t>
            </w:r>
          </w:p>
        </w:tc>
      </w:tr>
      <w:tr w:rsidR="00B6139E" w:rsidRPr="00FC2F88" w14:paraId="086F074C"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F2EE79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0</w:t>
            </w:r>
          </w:p>
        </w:tc>
        <w:tc>
          <w:tcPr>
            <w:tcW w:w="3459" w:type="dxa"/>
          </w:tcPr>
          <w:p w14:paraId="3577B45F"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Saavedra et al. </w:t>
            </w:r>
            <w:r>
              <w:rPr>
                <w:rFonts w:cs="Times New Roman"/>
                <w:szCs w:val="24"/>
                <w:lang w:val="fr-FR"/>
              </w:rPr>
              <w:fldChar w:fldCharType="begin"/>
            </w:r>
            <w:r>
              <w:rPr>
                <w:rFonts w:cs="Times New Roman"/>
                <w:szCs w:val="24"/>
                <w:lang w:val="fr-FR"/>
              </w:rPr>
              <w:instrText xml:space="preserve"> ADDIN ZOTERO_ITEM CSL_CITATION {"citationID":"L1ZBFx7E","properties":{"formattedCitation":"[31]","plainCitation":"[31]","noteIndex":0},"citationItems":[{"id":66,"uris":["http://zotero.org/users/local/FbBnKa9k/items/TEM297R2"],"itemData":{"id":66,"type":"article-journal","abstract":"Saavedra, JM, Escalante, Y, Garcia-Hermoso, A, Arellano, R, Navarro, F. A 12-year analysis of pacing strategies in 200and 400-m individual medley in international swimming competitions. J Strength Cond Res 26(12): 3289–3296, 2012—The purpose of this study was to ascertain the pacing strategies employed in 200- and 400-m individual medley events and which style was the most determinant for the ﬁnal performance as a function of sex and classiﬁcation in international competitions. Twenty-six international competitions covering a 12-year period (2000–2011) were analyzed retrospectively: Olympic Games, World Championships, European Championships, Commonwealth Games, Pan Paciﬁc Games, U.S. Olympic Team Trials, and Australian Olympic Trials. The data corresponded to a total of 1,643 swimmers’ competition histories (821 men, 822 women). A 2-way analysis of variance (sex [2 levels: men, women] 3 classiﬁcation [3 levels: 1st to 3rd, 4th to 8th, 9th to 16th]) was performed for each stroke (butterﬂy, backstroke, breaststroke, and freestyle). The Bonferroni post hoc test was used to compare means. Pearson’s simple correlation coefﬁcient was used to determine correlations between the style (sections time) and the ﬁnal performance (total time). The men employed a smaller percentage of their event times in the breaststroke than did the women and a greater percentage in the freestyle in both the 200- and 400-m distances, with the fastest style for both sexes being the butterﬂy. Considering only the medalists, in men (200 and 400 m), the backstroke was the style that most determined their ﬁnal performance, whereas in women, it was the backstroke (200 m) or freestyle (400 m). It was concluded that in general the men apply a positive pacing strategy in the 200- and 400-m individual medley events, whereas the women apply a negative pacing strategy. The practical application of the study is that it suggests the need for a differentiated approach in training men and women individual medley swimmers.","container-title":"Journal of Strength and Conditioning Research","DOI":"10.1519/JSC.0b013e318248aed5","ISSN":"1064-8011","issue":"12","language":"en","page":"3289-3296","source":"DOI.org (Crossref)","title":"A 12-Year Analysis of Pacing Strategies in 200- and 400-M Individual Medley in International Swimming Competitions","volume":"26","author":[{"family":"Saavedra","given":"Jose M."},{"family":"Escalante","given":"Yolanda"},{"family":"Garcia-Hermoso","given":"Antonio"},{"family":"Arellano","given":"Raul"},{"family":"Navarro","given":"Fernando"}],"issued":{"date-parts":[["2012",12]]}}}],"schema":"https://github.com/citation-style-language/schema/raw/master/csl-citation.json"} </w:instrText>
            </w:r>
            <w:r>
              <w:rPr>
                <w:rFonts w:cs="Times New Roman"/>
                <w:szCs w:val="24"/>
                <w:lang w:val="fr-FR"/>
              </w:rPr>
              <w:fldChar w:fldCharType="separate"/>
            </w:r>
            <w:r w:rsidRPr="002D61A3">
              <w:rPr>
                <w:rFonts w:cs="Times New Roman"/>
                <w:lang w:val="fr-FR"/>
              </w:rPr>
              <w:t>[31]</w:t>
            </w:r>
            <w:r>
              <w:rPr>
                <w:rFonts w:cs="Times New Roman"/>
                <w:szCs w:val="24"/>
                <w:lang w:val="fr-FR"/>
              </w:rPr>
              <w:fldChar w:fldCharType="end"/>
            </w:r>
          </w:p>
        </w:tc>
        <w:tc>
          <w:tcPr>
            <w:tcW w:w="1256" w:type="dxa"/>
          </w:tcPr>
          <w:p w14:paraId="4C4F678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1D4420D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59AC3CF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3FAC4C7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4FFE3E8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67B2B8C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992" w:type="dxa"/>
          </w:tcPr>
          <w:p w14:paraId="4E68B44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72" w:type="dxa"/>
          </w:tcPr>
          <w:p w14:paraId="21D8711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077757C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1</w:t>
            </w:r>
          </w:p>
        </w:tc>
      </w:tr>
      <w:tr w:rsidR="00B6139E" w:rsidRPr="00FC2F88" w14:paraId="265F08F0"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2677A336"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1</w:t>
            </w:r>
          </w:p>
        </w:tc>
        <w:tc>
          <w:tcPr>
            <w:tcW w:w="3459" w:type="dxa"/>
          </w:tcPr>
          <w:p w14:paraId="56BD15B9"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Simbana et al. </w:t>
            </w:r>
            <w:r>
              <w:rPr>
                <w:rFonts w:cs="Times New Roman"/>
                <w:szCs w:val="24"/>
                <w:lang w:val="fr-FR"/>
              </w:rPr>
              <w:fldChar w:fldCharType="begin"/>
            </w:r>
            <w:r>
              <w:rPr>
                <w:rFonts w:cs="Times New Roman"/>
                <w:szCs w:val="24"/>
                <w:lang w:val="fr-FR"/>
              </w:rPr>
              <w:instrText xml:space="preserve"> ADDIN ZOTERO_ITEM CSL_CITATION {"citationID":"uVjvFuuX","properties":{"formattedCitation":"[2]","plainCitation":"[2]","noteIndex":0},"citationItems":[{"id":67,"uris":["http://zotero.org/users/local/FbBnKa9k/items/NNGBA4E2"],"itemData":{"id":67,"type":"article-journal","abstract":"To study the variability in stroking parameters between and within laps and individuals during competitions, we compared and modeled the changes of speed, stroke rate, and stroke length in 32 top-level male and female swimmers over 4 laps (L1–L4) in 200-m freestyle events using video-derived 2-dimensional direct linear transformation. For the whole group, speed was greater in L1, with significant decreases across L2, L3, and L4 (1.80 ± 0.10 vs 1.73 ± 0.08; 1.69 ± 0.09; 1.66 ± 0.09  · s\n              −1\n              ,\n              P\n               &lt; .05). This variability was attributed to a decrease in stroke length (L2: 2.43 ± 0.19 vs L4: 2.20 ± 0.13 m,\n              P\n               &lt; .05) and an increase in stroke rate (L2: 42.8 ± 2.6 vs L4: 45.4 ± 2.3 stroke · min\n              −1\n              ,\n              P\n               &lt; .05). The coefficient of variation and the biological coefficient of variation in speed were greater for male versus female (3.9 ± 0.7 vs 3.1 ± 0.7; 2.9 ± 1.0 vs 2.6 ± 0.7,\n              P\n               &lt; .05) and higher in L1 versus L2 (3.9 ± 1.3 vs 3.1 ± 0.1; 2.9 ± 0.9 vs 2.3 ± 0.7,\n              P\n               &lt; .05). Intra-lap speed values were best represented by a cubic (n = 38), then linear (n = 37) and quadratic model (n = 8). The cubic fit was more frequent for males (43.8%) than females (15.6%), suggesting greater capacity to generate higher acceleration after the turn. The various stroking parameters managements within lap suggest that each swimmer adapts his/her behavior to the race constraints.","container-title":"Journal of Applied Biomechanics","DOI":"10.1123/jab.2017-0022","ISSN":"1065-8483, 1543-2688","issue":"1","language":"en","page":"53-64","source":"DOI.org (Crossref)","title":"Functional Role of Movement and Performance Variability: Adaptation of Front Crawl Swimmers to Competitive Swimming Constraints","title-short":"Functional Role of Movement and Performance Variability","volume":"34","author":[{"family":"Simbaña Escobar","given":"David"},{"family":"Hellard","given":"Philippe"},{"family":"Pyne","given":"David B."},{"family":"Seifert","given":"Ludovic"}],"issued":{"date-parts":[["2018",2,1]]}}}],"schema":"https://github.com/citation-style-language/schema/raw/master/csl-citation.json"} </w:instrText>
            </w:r>
            <w:r>
              <w:rPr>
                <w:rFonts w:cs="Times New Roman"/>
                <w:szCs w:val="24"/>
                <w:lang w:val="fr-FR"/>
              </w:rPr>
              <w:fldChar w:fldCharType="separate"/>
            </w:r>
            <w:r w:rsidRPr="00D41EDD">
              <w:rPr>
                <w:rFonts w:cs="Times New Roman"/>
              </w:rPr>
              <w:t>[2]</w:t>
            </w:r>
            <w:r>
              <w:rPr>
                <w:rFonts w:cs="Times New Roman"/>
                <w:szCs w:val="24"/>
                <w:lang w:val="fr-FR"/>
              </w:rPr>
              <w:fldChar w:fldCharType="end"/>
            </w:r>
          </w:p>
        </w:tc>
        <w:tc>
          <w:tcPr>
            <w:tcW w:w="1256" w:type="dxa"/>
          </w:tcPr>
          <w:p w14:paraId="2EF7428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5EBF491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6B631B3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541716F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14D8FEC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63B344E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6F68251E"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964D4C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C42B67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2BEE41F3"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6E6B608"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2</w:t>
            </w:r>
          </w:p>
        </w:tc>
        <w:tc>
          <w:tcPr>
            <w:tcW w:w="3459" w:type="dxa"/>
          </w:tcPr>
          <w:p w14:paraId="7BE21862"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highlight w:val="yellow"/>
                <w:lang w:val="fr-FR"/>
              </w:rPr>
            </w:pPr>
            <w:r w:rsidRPr="00FC2F88">
              <w:rPr>
                <w:rFonts w:cs="Times New Roman"/>
                <w:szCs w:val="24"/>
                <w:lang w:val="fr-FR"/>
              </w:rPr>
              <w:t xml:space="preserve">Simbana et al. </w:t>
            </w:r>
            <w:r>
              <w:rPr>
                <w:rFonts w:cs="Times New Roman"/>
                <w:szCs w:val="24"/>
                <w:lang w:val="fr-FR"/>
              </w:rPr>
              <w:fldChar w:fldCharType="begin"/>
            </w:r>
            <w:r>
              <w:rPr>
                <w:rFonts w:cs="Times New Roman"/>
                <w:szCs w:val="24"/>
                <w:lang w:val="fr-FR"/>
              </w:rPr>
              <w:instrText xml:space="preserve"> ADDIN ZOTERO_ITEM CSL_CITATION {"citationID":"NifRVyJF","properties":{"formattedCitation":"[5]","plainCitation":"[5]","noteIndex":0},"citationItems":[{"id":68,"uris":["http://zotero.org/users/local/FbBnKa9k/items/WJGED4QQ"],"itemData":{"id":68,"type":"article-journal","abstract":"This study investigated the inter- and intra-lap variability in stroking parameters during sprint competition to gain insight into the race management of speed (S), stroke length (SL), stroke rate (SR) and stroke index (SI) in relation to gender. The stroking parameters of 32 male and 32 female ﬁnalists in the 2015 World Championships and French Championships were analysed during 50-m and 100-m freestyle events. Using a video-derived two-dimensional direct linear transformation system, the biological coeﬃcients of variation (BCV) between cycles were computed for the 50-m and the two laps of the 100-m (L1100, L2100). Speed changes within each lap were modelled by linear, quadratic or cubic models. The 50-m showed higher S and SR but lower SL and SI than L1100. The 50-m exhibited greater BCV S than L1100, which showed higher S, SR, SL and SI than L2100. BCV S and BCV SL were lower in L1100 than L2100 but BCV SR was higher in L1100 than L2100. Male swimmers showed greater BCV S than female swimmers in the 50-m and L1100. For the whole population, the linear regression model was dominant in the 50-m (53.1%), L1100 (53.1%) and L2100 (43.8%). High mean speed often related to high intra-lap speed ﬂuctuations and a linear speed decrease in the 50-m suggesting an ‘all-out’ pacing, while lower ﬂuctuations occurred during the 100-m suggesting an ‘economical’ pacing.","container-title":"Human Movement Science","DOI":"10.1016/j.humov.2018.08.002","ISSN":"01679457","journalAbbreviation":"Human Movement Science","language":"en","page":"219-230","source":"DOI.org (Crossref)","title":"Modelling stroking parameters in competitive sprint swimming: Understanding inter- and intra-lap variability to assess pacing management","title-short":"Modelling stroking parameters in competitive sprint swimming","volume":"61","author":[{"family":"Simbaña-Escobar","given":"David"},{"family":"Hellard","given":"Philippe"},{"family":"Seifert","given":"Ludovic"}],"issued":{"date-parts":[["2018",10]]}}}],"schema":"https://github.com/citation-style-language/schema/raw/master/csl-citation.json"} </w:instrText>
            </w:r>
            <w:r>
              <w:rPr>
                <w:rFonts w:cs="Times New Roman"/>
                <w:szCs w:val="24"/>
                <w:lang w:val="fr-FR"/>
              </w:rPr>
              <w:fldChar w:fldCharType="separate"/>
            </w:r>
            <w:r w:rsidRPr="00D41EDD">
              <w:rPr>
                <w:rFonts w:cs="Times New Roman"/>
              </w:rPr>
              <w:t>[5]</w:t>
            </w:r>
            <w:r>
              <w:rPr>
                <w:rFonts w:cs="Times New Roman"/>
                <w:szCs w:val="24"/>
                <w:lang w:val="fr-FR"/>
              </w:rPr>
              <w:fldChar w:fldCharType="end"/>
            </w:r>
          </w:p>
        </w:tc>
        <w:tc>
          <w:tcPr>
            <w:tcW w:w="1256" w:type="dxa"/>
          </w:tcPr>
          <w:p w14:paraId="2BCE72B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2A14C8B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7A64678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78E45A1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6B62140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2CA7365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25DDAEA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44823C3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817" w:type="dxa"/>
          </w:tcPr>
          <w:p w14:paraId="534C29D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582CC82F"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6E64D221"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3</w:t>
            </w:r>
          </w:p>
        </w:tc>
        <w:tc>
          <w:tcPr>
            <w:tcW w:w="3459" w:type="dxa"/>
          </w:tcPr>
          <w:p w14:paraId="2CDE2770"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Skorski et al. </w:t>
            </w:r>
            <w:r>
              <w:rPr>
                <w:rFonts w:cs="Times New Roman"/>
                <w:szCs w:val="24"/>
                <w:lang w:val="fr-FR"/>
              </w:rPr>
              <w:fldChar w:fldCharType="begin"/>
            </w:r>
            <w:r>
              <w:rPr>
                <w:rFonts w:cs="Times New Roman"/>
                <w:szCs w:val="24"/>
                <w:lang w:val="fr-FR"/>
              </w:rPr>
              <w:instrText xml:space="preserve"> ADDIN ZOTERO_ITEM CSL_CITATION {"citationID":"mBe0RMgk","properties":{"formattedCitation":"[40]","plainCitation":"[40]","noteIndex":0},"citationItems":[{"id":69,"uris":["http://zotero.org/users/local/FbBnKa9k/items/W2FD4S9A"],"itemData":{"id":69,"type":"article-journal","abstract":"Purpose:\n              To analyze the reproducibility of pacing in elite swimmers during competitions and to compare heats and finals within 1 event.\n            \n            \n              Methods:\n              Finals and heats of 158 male swimmers (age 22.8 ± 2.9 y) from 29 nations were analyzed in 2 competitions (downloaded from swimrankings.net). Of these, 134 were listed in the world’s top 50 in 2010; the remaining 24 were finalists of the Pan Pacific Games or European Championships. The level of both competitions for the analysis had to be at least national championships (7.7 ± 5.4 wk apart). Standard error of measurement expressed as percentage of the subject’s mean score (CV) with 90% confidence limits (CL) for each 50-m split time and for total times were calculated. In addition, mixed general modeling was used to determine standard deviations between and within swimmers.\n            \n            \n              Results:\n              CV for total time in finals ranged between 0.8% and 1.3% (CL 0.6–2.2%). Regarding split times, 200-m freestyle showed a consistent pacing over all split times (CV 0.9–1.6%). During butterfly, backstroke, and 400-m freestyle, CVs were low in the first 3 and 7 sections, respectively (CV 0.9–1.7%), with greater variability in the last section (1.9–2.2%). In breaststroke, values were higher in all sections (CV 1.2–2.3%). Within-subject SDs for changes between laps were between 0.9% and 2.6% in all finals. Split-time variability for finals and heats ranged between 0.9% and 2.5% (CL 0.3–4.9%).\n            \n            \n              Conclusion:\n              Pacing profiles are consistent between different competitions. Variability of pacing seems to be a result of the within-subject variation rather than a result of different competitions","container-title":"International Journal of Sports Physiology and Performance","DOI":"10.1123/ijspp.2012-0258","ISSN":"1555-0265, 1555-0273","issue":"2","language":"en","page":"217-225","source":"DOI.org (Crossref)","title":"Reproducibility of Pacing Profiles in Elite Swimmers","volume":"9","author":[{"family":"Skorski","given":"Sabrina"},{"family":"Faude","given":"Oliver"},{"family":"Caviezel","given":"Seraina"},{"family":"Meyer","given":"Tim"}],"issued":{"date-parts":[["2014",3]]}}}],"schema":"https://github.com/citation-style-language/schema/raw/master/csl-citation.json"} </w:instrText>
            </w:r>
            <w:r>
              <w:rPr>
                <w:rFonts w:cs="Times New Roman"/>
                <w:szCs w:val="24"/>
                <w:lang w:val="fr-FR"/>
              </w:rPr>
              <w:fldChar w:fldCharType="separate"/>
            </w:r>
            <w:r w:rsidRPr="00D41EDD">
              <w:rPr>
                <w:rFonts w:cs="Times New Roman"/>
              </w:rPr>
              <w:t>[40]</w:t>
            </w:r>
            <w:r>
              <w:rPr>
                <w:rFonts w:cs="Times New Roman"/>
                <w:szCs w:val="24"/>
                <w:lang w:val="fr-FR"/>
              </w:rPr>
              <w:fldChar w:fldCharType="end"/>
            </w:r>
          </w:p>
        </w:tc>
        <w:tc>
          <w:tcPr>
            <w:tcW w:w="1256" w:type="dxa"/>
          </w:tcPr>
          <w:p w14:paraId="619BB97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2E26286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08E7BC2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3D2AC0E5"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2C36F40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533C540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4C71A10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3E3BAB1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121F5C8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4134954B"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9088E90"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4</w:t>
            </w:r>
          </w:p>
        </w:tc>
        <w:tc>
          <w:tcPr>
            <w:tcW w:w="3459" w:type="dxa"/>
          </w:tcPr>
          <w:p w14:paraId="6851FBD5"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Thompson et al. </w:t>
            </w:r>
            <w:r>
              <w:rPr>
                <w:rFonts w:cs="Times New Roman"/>
                <w:szCs w:val="24"/>
                <w:lang w:val="fr-FR"/>
              </w:rPr>
              <w:fldChar w:fldCharType="begin"/>
            </w:r>
            <w:r>
              <w:rPr>
                <w:rFonts w:cs="Times New Roman"/>
                <w:szCs w:val="24"/>
                <w:lang w:val="fr-FR"/>
              </w:rPr>
              <w:instrText xml:space="preserve"> ADDIN ZOTERO_ITEM CSL_CITATION {"citationID":"131mCcPe","properties":{"formattedCitation":"[43]","plainCitation":"[43]","noteIndex":0},"citationItems":[{"id":70,"uris":["http://zotero.org/users/local/FbBnKa9k/items/VRBXFQIH"],"itemData":{"id":70,"type":"article-journal","container-title":"Journal of Sports Sciences","DOI":"10.1080/02640410050074359","ISSN":"0264-0414, 1466-447X","issue":"6","journalAbbreviation":"Journal of Sports Sciences","language":"en","page":"421-431","source":"DOI.org (Crossref)","title":"An analysis of selected kinematic variables in national and elite male and female 100-m and 200-m breaststroke swimmers","volume":"18","author":[{"family":"Thompson","given":"K.G."},{"family":"Haljand","given":"R."},{"family":"MacLaren","given":"D.P."}],"issued":{"date-parts":[["2000",1]]}}}],"schema":"https://github.com/citation-style-language/schema/raw/master/csl-citation.json"} </w:instrText>
            </w:r>
            <w:r>
              <w:rPr>
                <w:rFonts w:cs="Times New Roman"/>
                <w:szCs w:val="24"/>
                <w:lang w:val="fr-FR"/>
              </w:rPr>
              <w:fldChar w:fldCharType="separate"/>
            </w:r>
            <w:r w:rsidRPr="00D41EDD">
              <w:rPr>
                <w:rFonts w:cs="Times New Roman"/>
              </w:rPr>
              <w:t>[43]</w:t>
            </w:r>
            <w:r>
              <w:rPr>
                <w:rFonts w:cs="Times New Roman"/>
                <w:szCs w:val="24"/>
                <w:lang w:val="fr-FR"/>
              </w:rPr>
              <w:fldChar w:fldCharType="end"/>
            </w:r>
          </w:p>
        </w:tc>
        <w:tc>
          <w:tcPr>
            <w:tcW w:w="1256" w:type="dxa"/>
          </w:tcPr>
          <w:p w14:paraId="2C370C3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56DBB0A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451401D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B98019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70" w:type="dxa"/>
          </w:tcPr>
          <w:p w14:paraId="01816E8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6" w:type="dxa"/>
          </w:tcPr>
          <w:p w14:paraId="5D78CEE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992" w:type="dxa"/>
          </w:tcPr>
          <w:p w14:paraId="7EA6932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5767B0D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3FF8A73D"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42F97ACF"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195038B0"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5</w:t>
            </w:r>
          </w:p>
        </w:tc>
        <w:tc>
          <w:tcPr>
            <w:tcW w:w="3459" w:type="dxa"/>
          </w:tcPr>
          <w:p w14:paraId="359B74A1"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Veiga et al. </w:t>
            </w:r>
            <w:r>
              <w:rPr>
                <w:rFonts w:cs="Times New Roman"/>
                <w:szCs w:val="24"/>
                <w:lang w:val="fr-FR"/>
              </w:rPr>
              <w:fldChar w:fldCharType="begin"/>
            </w:r>
            <w:r>
              <w:rPr>
                <w:rFonts w:cs="Times New Roman"/>
                <w:szCs w:val="24"/>
                <w:lang w:val="fr-FR"/>
              </w:rPr>
              <w:instrText xml:space="preserve"> ADDIN ZOTERO_ITEM CSL_CITATION {"citationID":"rE3qFl1x","properties":{"formattedCitation":"[49]","plainCitation":"[49]","noteIndex":0},"citationItems":[{"id":71,"uris":["http://zotero.org/users/local/FbBnKa9k/items/V357YQ78"],"itemData":{"id":71,"type":"article-journal","abstract":"The aim of this study was to develop a new application based on the ‘‘individual distances’’ method to analyse swimming races, and to compare it with the traditional ‘‘ﬁxed distances’’ method. One hundred and seventy-nine national level 100 m (four strokes) performances obtained from the 2008 ‘‘Open Comunidad de Madrid’’ (Spain) were analysed using a twodimensional Direct Linear Transformation (2D-DLT) video analysis system. Average velocities in all race segments (P 5 0.001) were faster using the ‘‘individual distances’’ method than when employing the ‘‘ﬁxed distances’’ method. Speciﬁcally, start and turn times were shorter (P 5 0.001) while free swimming times were longer (P 5 0.001) when using the ‘‘individual distances’’ method. Correlations between methods were moderate to high, but several gender and stroke groups showed poor to no correlation, especially during the start and turn segments. Differences between methods were higher in some groups (female swimmers and freestyle stroke) where the start and turn distances were shorter. Measurements with the 2D-DLT technique provide distances and times employed during the race segments, which do not completely agree with times at ﬁxed distances. Therefore, when evaluating swimming races, a combination of the individual and ﬁxed distances methods should be used.","container-title":"Journal of Sports Sciences","DOI":"10.1080/02640414.2012.723130","ISSN":"0264-0414, 1466-447X","issue":"2","journalAbbreviation":"Journal of Sports Sciences","language":"en","page":"159-165","source":"DOI.org (Crossref)","title":"A new procedure for race analysis in swimming based on individual distance measurements","volume":"31","author":[{"family":"Veiga","given":"Santiago"},{"family":"Cala","given":"Antonio"},{"family":"Mallo","given":"Javier"},{"family":"Navarro","given":"Enrique"}],"issued":{"date-parts":[["2013",1]]}}}],"schema":"https://github.com/citation-style-language/schema/raw/master/csl-citation.json"} </w:instrText>
            </w:r>
            <w:r>
              <w:rPr>
                <w:rFonts w:cs="Times New Roman"/>
                <w:szCs w:val="24"/>
                <w:lang w:val="fr-FR"/>
              </w:rPr>
              <w:fldChar w:fldCharType="separate"/>
            </w:r>
            <w:r w:rsidRPr="00D41EDD">
              <w:rPr>
                <w:rFonts w:cs="Times New Roman"/>
              </w:rPr>
              <w:t>[49]</w:t>
            </w:r>
            <w:r>
              <w:rPr>
                <w:rFonts w:cs="Times New Roman"/>
                <w:szCs w:val="24"/>
                <w:lang w:val="fr-FR"/>
              </w:rPr>
              <w:fldChar w:fldCharType="end"/>
            </w:r>
          </w:p>
        </w:tc>
        <w:tc>
          <w:tcPr>
            <w:tcW w:w="1256" w:type="dxa"/>
          </w:tcPr>
          <w:p w14:paraId="27D6234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5D1405A7"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6429AD9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2DF620A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564E63A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1850F89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755DC8A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29E72B3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471F61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6AB52DC5"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77E93D7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6</w:t>
            </w:r>
          </w:p>
        </w:tc>
        <w:tc>
          <w:tcPr>
            <w:tcW w:w="3459" w:type="dxa"/>
          </w:tcPr>
          <w:p w14:paraId="49E848D6"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Veiga &amp; Roig </w:t>
            </w:r>
            <w:r>
              <w:rPr>
                <w:rFonts w:cs="Times New Roman"/>
                <w:szCs w:val="24"/>
                <w:lang w:val="fr-FR"/>
              </w:rPr>
              <w:fldChar w:fldCharType="begin"/>
            </w:r>
            <w:r>
              <w:rPr>
                <w:rFonts w:cs="Times New Roman"/>
                <w:szCs w:val="24"/>
                <w:lang w:val="fr-FR"/>
              </w:rPr>
              <w:instrText xml:space="preserve"> ADDIN ZOTERO_ITEM CSL_CITATION {"citationID":"StnIaHVm","properties":{"formattedCitation":"[34]","plainCitation":"[34]","noteIndex":0},"citationItems":[{"id":72,"uris":["http://zotero.org/users/local/FbBnKa9k/items/2ZGLCJIN"],"itemData":{"id":72,"type":"article-journal","container-title":"Journal of Sports Sciences","DOI":"10.1080/02640414.2015.1069382","ISSN":"0264-0414, 1466-447X","issue":"8","journalAbbreviation":"Journal of Sports Sciences","language":"en","page":"766-771","source":"DOI.org (Crossref)","title":"Underwater and surface strategies of 200 m world level swimmers","volume":"34","author":[{"family":"Veiga","given":"Santiago"},{"family":"Roig","given":"Andreu"}],"issued":{"date-parts":[["2015",4,17]]}}}],"schema":"https://github.com/citation-style-language/schema/raw/master/csl-citation.json"} </w:instrText>
            </w:r>
            <w:r>
              <w:rPr>
                <w:rFonts w:cs="Times New Roman"/>
                <w:szCs w:val="24"/>
                <w:lang w:val="fr-FR"/>
              </w:rPr>
              <w:fldChar w:fldCharType="separate"/>
            </w:r>
            <w:r w:rsidRPr="00D41EDD">
              <w:rPr>
                <w:rFonts w:cs="Times New Roman"/>
              </w:rPr>
              <w:t>[34]</w:t>
            </w:r>
            <w:r>
              <w:rPr>
                <w:rFonts w:cs="Times New Roman"/>
                <w:szCs w:val="24"/>
                <w:lang w:val="fr-FR"/>
              </w:rPr>
              <w:fldChar w:fldCharType="end"/>
            </w:r>
          </w:p>
        </w:tc>
        <w:tc>
          <w:tcPr>
            <w:tcW w:w="1256" w:type="dxa"/>
          </w:tcPr>
          <w:p w14:paraId="6F3F199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2C5027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3AFC054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37" w:type="dxa"/>
          </w:tcPr>
          <w:p w14:paraId="7162D57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77A45FA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77F60AF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350E9CD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CA39D2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7BCFB73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4E120627" w14:textId="77777777" w:rsidTr="00E4772B">
        <w:tc>
          <w:tcPr>
            <w:cnfStyle w:val="001000000000" w:firstRow="0" w:lastRow="0" w:firstColumn="1" w:lastColumn="0" w:oddVBand="0" w:evenVBand="0" w:oddHBand="0" w:evenHBand="0" w:firstRowFirstColumn="0" w:firstRowLastColumn="0" w:lastRowFirstColumn="0" w:lastRowLastColumn="0"/>
            <w:tcW w:w="510" w:type="dxa"/>
          </w:tcPr>
          <w:p w14:paraId="43A9C897"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7</w:t>
            </w:r>
          </w:p>
        </w:tc>
        <w:tc>
          <w:tcPr>
            <w:tcW w:w="3459" w:type="dxa"/>
          </w:tcPr>
          <w:p w14:paraId="63812384"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Yang et al. </w:t>
            </w:r>
            <w:r>
              <w:rPr>
                <w:rFonts w:cs="Times New Roman"/>
                <w:szCs w:val="24"/>
                <w:lang w:val="fr-FR"/>
              </w:rPr>
              <w:fldChar w:fldCharType="begin"/>
            </w:r>
            <w:r>
              <w:rPr>
                <w:rFonts w:cs="Times New Roman"/>
                <w:szCs w:val="24"/>
                <w:lang w:val="fr-FR"/>
              </w:rPr>
              <w:instrText xml:space="preserve"> ADDIN ZOTERO_ITEM CSL_CITATION {"citationID":"AYUwaHLt","properties":{"formattedCitation":"[32]","plainCitation":"[32]","noteIndex":0},"citationItems":[{"id":73,"uris":["http://zotero.org/users/local/FbBnKa9k/items/DF32Z2AT"],"itemData":{"id":73,"type":"article-journal","abstract":"Purpose: This study aimed to examine pacing strategies and identify the stroke that has the most signiﬁcant impact on overall performance in men’s and women’s 200-m and 400-m individual-medley events from 2000 to 2021. Methods: The time in each lap and overall race was retrieved from the World Aquatics website. The standardized time for each stroke in individual medley was calculated by dividing the actual time by a reference time speciﬁc to each stroke. The reference time was derived from the respective laps in single-stroke ﬁnals in the 2017 World Swimming Championships. The decision-tree method was used for analysis. The dependent variables were qualiﬁed or nonqualiﬁed in heats and semiﬁnals, and winning medals in ﬁnals. The independent variables were the ratio of standardized time in each stroke to the sum of standardized time in all 4 strokes. Results: Swimmers who spent a higher ratio of standardized time in the butterﬂy stroke (&gt;0.236–0.245) are associated with a higher likelihood of winning medals or qualifying for the next stage in most men’s and women’s 200-m and 400-m individual medley. Butterﬂy exhibited the highest normalized importance that distinguished medalists from nonmedalists in the ﬁnals. The front-crawl stroke is the second most important determinant in medalists in men’s and women’s 200-m individual medley, whereas backstroke and breaststroke were the second most important in men’s and women’s 400-m individual medley, respectively. Conclusion: Individual-medley swimmers who were excellent in butterﬂy and conserved energy in butterﬂy had a higher likelihood of success.","container-title":"International Journal of Sports Physiology and Performance","DOI":"10.1123/ijspp.2023-0447","ISSN":"1555-0265, 1555-0273","issue":"8","language":"en","page":"747-756","source":"DOI.org (Crossref)","title":"Pacing Strategies in Elite Individual-Medley Swimmers: A Decision-Tree Approach","title-short":"Pacing Strategies in Elite Individual-Medley Swimmers","volume":"19","author":[{"family":"Yang","given":"Chin-Kuei"},{"family":"Hsu","given":"Yu-Chia"},{"family":"Chang","given":"Chen-Kang"}],"issued":{"date-parts":[["2024",8,1]]}}}],"schema":"https://github.com/citation-style-language/schema/raw/master/csl-citation.json"} </w:instrText>
            </w:r>
            <w:r>
              <w:rPr>
                <w:rFonts w:cs="Times New Roman"/>
                <w:szCs w:val="24"/>
                <w:lang w:val="fr-FR"/>
              </w:rPr>
              <w:fldChar w:fldCharType="separate"/>
            </w:r>
            <w:r w:rsidRPr="00D41EDD">
              <w:rPr>
                <w:rFonts w:cs="Times New Roman"/>
              </w:rPr>
              <w:t>[32]</w:t>
            </w:r>
            <w:r>
              <w:rPr>
                <w:rFonts w:cs="Times New Roman"/>
                <w:szCs w:val="24"/>
                <w:lang w:val="fr-FR"/>
              </w:rPr>
              <w:fldChar w:fldCharType="end"/>
            </w:r>
          </w:p>
        </w:tc>
        <w:tc>
          <w:tcPr>
            <w:tcW w:w="1256" w:type="dxa"/>
          </w:tcPr>
          <w:p w14:paraId="6C3C76E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66AAC16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3FCB6B4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79E0811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70" w:type="dxa"/>
          </w:tcPr>
          <w:p w14:paraId="34C4ABC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026" w:type="dxa"/>
          </w:tcPr>
          <w:p w14:paraId="77FE4D6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71EC420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FAE100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23AA0F1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7B58618F"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82D85E"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8</w:t>
            </w:r>
          </w:p>
        </w:tc>
        <w:tc>
          <w:tcPr>
            <w:tcW w:w="3459" w:type="dxa"/>
          </w:tcPr>
          <w:p w14:paraId="4AB34B97"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 xml:space="preserve">Staunton et al. </w:t>
            </w:r>
            <w:r>
              <w:rPr>
                <w:rFonts w:cs="Times New Roman"/>
                <w:szCs w:val="24"/>
                <w:lang w:val="fr-FR"/>
              </w:rPr>
              <w:fldChar w:fldCharType="begin"/>
            </w:r>
            <w:r>
              <w:rPr>
                <w:rFonts w:cs="Times New Roman"/>
                <w:szCs w:val="24"/>
                <w:lang w:val="fr-FR"/>
              </w:rPr>
              <w:instrText xml:space="preserve"> ADDIN ZOTERO_ITEM CSL_CITATION {"citationID":"Ws7lCysW","properties":{"formattedCitation":"[36]","plainCitation":"[36]","noteIndex":0},"citationItems":[{"id":364,"uris":["http://zotero.org/users/local/FbBnKa9k/items/GY9FY863"],"itemData":{"id":364,"type":"article-journal","abstract":"Objectives: To analyse stroke rate (SR) and stroke length (SL) combinations among elite swimmers to better understand stroke strategies across all race distances of freestyle events. Design: We analysed SR and SL data from 324 male and female swimmers competing in all individual freestyle events (50 m to 1,500 m) at the 2019 European Short-Course Championships using video-based kinematic analysis.\nMethods: Two-dimensional kernel density estimation (2D KDE) was applied to visualise SR–SL combinations. Spearman correlations quantiﬁed relationships between stroke parameters and speed by sex and race distance.\nResults: In the 50 m sprint, SL showed the strongest positive correlation with speed (men: ρ = 0.57; women: ρ = 0.50), while SR correlations were trivial. As race distance increased, SR correlations with speed strengthened, reaching moderate levels in long-distance events (men’s 1,500 m: ρ = 0.37; women’s 800 m: ρ = 0.45), whereas SL correlations weakened. The 2D KDE heatmaps revealed an inverse SR–SL relationship, with medallists often employing stroke strategies distinct from ﬁnalists and the broader ﬁeld. Gold medallists in sprint events favoured above-average SR without compromising SL, while in middle- and long-distance races, a shift toward higher SR and reduced SL was observed, particularly among women.\nConclusions: These ﬁndings highlight the complexity and individuality of stroke mechanics at elite levels and suggest that superior conditioning and technique enable medallists to sustain elevated SR without compromising SL. The application of 2D KDE provides a novel, intuitive method to capture nuanced biomechanical strategies, offering valuable insights for coaching and performance optimisation.","container-title":"Frontiers in Sports and Active Living","DOI":"10.3389/fspor.2025.1656633","ISSN":"2624-9367","journalAbbreviation":"Front. Sports Act. Living","language":"en","page":"1656633","source":"DOI.org (Crossref)","title":"Stroke rate–stroke length dynamics in elite freestyle swimming: application of kernel density estimation","title-short":"Stroke rate–stroke length dynamics in elite freestyle swimming","volume":"7","author":[{"family":"Staunton","given":"Craig A."},{"family":"Ruiz-Navarro","given":"Jesús J."},{"family":"Born","given":"Dennis-Peter"}],"issued":{"date-parts":[["2025",10,8]]}}}],"schema":"https://github.com/citation-style-language/schema/raw/master/csl-citation.json"} </w:instrText>
            </w:r>
            <w:r>
              <w:rPr>
                <w:rFonts w:cs="Times New Roman"/>
                <w:szCs w:val="24"/>
                <w:lang w:val="fr-FR"/>
              </w:rPr>
              <w:fldChar w:fldCharType="separate"/>
            </w:r>
            <w:r w:rsidRPr="00D41EDD">
              <w:rPr>
                <w:rFonts w:cs="Times New Roman"/>
              </w:rPr>
              <w:t>[36]</w:t>
            </w:r>
            <w:r>
              <w:rPr>
                <w:rFonts w:cs="Times New Roman"/>
                <w:szCs w:val="24"/>
                <w:lang w:val="fr-FR"/>
              </w:rPr>
              <w:fldChar w:fldCharType="end"/>
            </w:r>
          </w:p>
        </w:tc>
        <w:tc>
          <w:tcPr>
            <w:tcW w:w="1256" w:type="dxa"/>
          </w:tcPr>
          <w:p w14:paraId="5B67B79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403" w:type="dxa"/>
          </w:tcPr>
          <w:p w14:paraId="34FB36F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62" w:type="dxa"/>
          </w:tcPr>
          <w:p w14:paraId="24782EB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37" w:type="dxa"/>
          </w:tcPr>
          <w:p w14:paraId="31A4266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70" w:type="dxa"/>
          </w:tcPr>
          <w:p w14:paraId="0161F8B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26" w:type="dxa"/>
          </w:tcPr>
          <w:p w14:paraId="268E456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992" w:type="dxa"/>
          </w:tcPr>
          <w:p w14:paraId="3B09C64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72" w:type="dxa"/>
          </w:tcPr>
          <w:p w14:paraId="010978AB"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17" w:type="dxa"/>
          </w:tcPr>
          <w:p w14:paraId="6366D72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7</w:t>
            </w:r>
          </w:p>
        </w:tc>
      </w:tr>
    </w:tbl>
    <w:p w14:paraId="08A39C52" w14:textId="77777777" w:rsidR="00B6139E" w:rsidRPr="00FC2F88" w:rsidRDefault="00B6139E" w:rsidP="00B6139E">
      <w:pPr>
        <w:spacing w:after="160" w:line="259" w:lineRule="auto"/>
        <w:jc w:val="left"/>
        <w:rPr>
          <w:rFonts w:cs="Times New Roman"/>
          <w:szCs w:val="24"/>
          <w:lang w:val="fr-FR"/>
        </w:rPr>
      </w:pPr>
    </w:p>
    <w:tbl>
      <w:tblPr>
        <w:tblStyle w:val="Tableausimp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
        <w:gridCol w:w="2991"/>
        <w:gridCol w:w="1496"/>
        <w:gridCol w:w="1403"/>
        <w:gridCol w:w="994"/>
        <w:gridCol w:w="1148"/>
        <w:gridCol w:w="1183"/>
        <w:gridCol w:w="1060"/>
        <w:gridCol w:w="1023"/>
        <w:gridCol w:w="1289"/>
        <w:gridCol w:w="852"/>
      </w:tblGrid>
      <w:tr w:rsidR="00B6139E" w:rsidRPr="00FC2F88" w14:paraId="0B1577AF" w14:textId="77777777" w:rsidTr="00E477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7B0A286" w14:textId="77777777" w:rsidR="00B6139E" w:rsidRPr="00FC2F88" w:rsidRDefault="00B6139E" w:rsidP="00E4772B">
            <w:pPr>
              <w:tabs>
                <w:tab w:val="center" w:pos="4536"/>
                <w:tab w:val="right" w:pos="9072"/>
              </w:tabs>
              <w:spacing w:line="240" w:lineRule="auto"/>
              <w:jc w:val="left"/>
              <w:rPr>
                <w:rFonts w:cs="Times New Roman"/>
                <w:szCs w:val="24"/>
                <w:lang w:val="fr-FR"/>
              </w:rPr>
            </w:pPr>
          </w:p>
        </w:tc>
        <w:tc>
          <w:tcPr>
            <w:tcW w:w="3116" w:type="dxa"/>
            <w:vMerge w:val="restart"/>
            <w:vAlign w:val="center"/>
          </w:tcPr>
          <w:p w14:paraId="1E57B304" w14:textId="77777777" w:rsidR="00B6139E" w:rsidRPr="00FC2F88" w:rsidRDefault="00B6139E" w:rsidP="00E4772B">
            <w:pPr>
              <w:tabs>
                <w:tab w:val="center" w:pos="4536"/>
                <w:tab w:val="right" w:pos="9072"/>
              </w:tab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fr-FR"/>
              </w:rPr>
            </w:pPr>
            <w:r w:rsidRPr="00FC2F88">
              <w:rPr>
                <w:rFonts w:cs="Times New Roman"/>
                <w:szCs w:val="24"/>
                <w:lang w:val="fr-FR"/>
              </w:rPr>
              <w:t>Study (time trials)</w:t>
            </w:r>
          </w:p>
        </w:tc>
        <w:tc>
          <w:tcPr>
            <w:tcW w:w="10321" w:type="dxa"/>
            <w:gridSpan w:val="9"/>
            <w:tcBorders>
              <w:top w:val="single" w:sz="4" w:space="0" w:color="auto"/>
              <w:bottom w:val="single" w:sz="4" w:space="0" w:color="auto"/>
            </w:tcBorders>
          </w:tcPr>
          <w:p w14:paraId="257B6D1B" w14:textId="77777777" w:rsidR="00B6139E" w:rsidRPr="00FC2F88" w:rsidRDefault="00B6139E" w:rsidP="00E4772B">
            <w:pPr>
              <w:tabs>
                <w:tab w:val="center" w:pos="4536"/>
                <w:tab w:val="right" w:pos="9072"/>
              </w:tab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fr-FR"/>
              </w:rPr>
            </w:pPr>
            <w:r w:rsidRPr="00FC2F88">
              <w:rPr>
                <w:rFonts w:cs="Times New Roman"/>
                <w:szCs w:val="24"/>
                <w:lang w:val="fr-FR"/>
              </w:rPr>
              <w:t>Study assessment domains</w:t>
            </w:r>
          </w:p>
        </w:tc>
      </w:tr>
      <w:tr w:rsidR="00B6139E" w:rsidRPr="00FC2F88" w14:paraId="12F71D2D"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vAlign w:val="center"/>
          </w:tcPr>
          <w:p w14:paraId="519D2401" w14:textId="77777777" w:rsidR="00B6139E" w:rsidRPr="00FC2F88" w:rsidRDefault="00B6139E" w:rsidP="00E4772B">
            <w:pPr>
              <w:tabs>
                <w:tab w:val="center" w:pos="4536"/>
                <w:tab w:val="right" w:pos="9072"/>
              </w:tabs>
              <w:spacing w:line="240" w:lineRule="auto"/>
              <w:jc w:val="center"/>
              <w:rPr>
                <w:rFonts w:cs="Times New Roman"/>
                <w:szCs w:val="24"/>
                <w:lang w:val="fr-FR"/>
              </w:rPr>
            </w:pPr>
            <w:r w:rsidRPr="00FC2F88">
              <w:rPr>
                <w:rFonts w:cs="Times New Roman"/>
                <w:szCs w:val="24"/>
                <w:lang w:val="fr-FR"/>
              </w:rPr>
              <w:t>Nb</w:t>
            </w:r>
          </w:p>
        </w:tc>
        <w:tc>
          <w:tcPr>
            <w:tcW w:w="3116" w:type="dxa"/>
            <w:vMerge/>
            <w:tcBorders>
              <w:bottom w:val="single" w:sz="4" w:space="0" w:color="auto"/>
            </w:tcBorders>
            <w:vAlign w:val="center"/>
          </w:tcPr>
          <w:p w14:paraId="147B136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p>
        </w:tc>
        <w:tc>
          <w:tcPr>
            <w:tcW w:w="1387" w:type="dxa"/>
            <w:tcBorders>
              <w:top w:val="single" w:sz="4" w:space="0" w:color="auto"/>
              <w:bottom w:val="single" w:sz="4" w:space="0" w:color="auto"/>
            </w:tcBorders>
            <w:vAlign w:val="center"/>
          </w:tcPr>
          <w:p w14:paraId="50A341FC"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Preliminaries</w:t>
            </w:r>
          </w:p>
        </w:tc>
        <w:tc>
          <w:tcPr>
            <w:tcW w:w="1355" w:type="dxa"/>
            <w:tcBorders>
              <w:top w:val="single" w:sz="4" w:space="0" w:color="auto"/>
              <w:bottom w:val="single" w:sz="4" w:space="0" w:color="auto"/>
            </w:tcBorders>
            <w:vAlign w:val="center"/>
          </w:tcPr>
          <w:p w14:paraId="222740E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Introduction</w:t>
            </w:r>
          </w:p>
        </w:tc>
        <w:tc>
          <w:tcPr>
            <w:tcW w:w="1000" w:type="dxa"/>
            <w:tcBorders>
              <w:top w:val="single" w:sz="4" w:space="0" w:color="auto"/>
              <w:bottom w:val="single" w:sz="4" w:space="0" w:color="auto"/>
            </w:tcBorders>
            <w:vAlign w:val="center"/>
          </w:tcPr>
          <w:p w14:paraId="56F1CE6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esign</w:t>
            </w:r>
          </w:p>
        </w:tc>
        <w:tc>
          <w:tcPr>
            <w:tcW w:w="1149" w:type="dxa"/>
            <w:tcBorders>
              <w:top w:val="single" w:sz="4" w:space="0" w:color="auto"/>
              <w:bottom w:val="single" w:sz="4" w:space="0" w:color="auto"/>
            </w:tcBorders>
            <w:vAlign w:val="center"/>
          </w:tcPr>
          <w:p w14:paraId="15877818"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Sampling</w:t>
            </w:r>
          </w:p>
        </w:tc>
        <w:tc>
          <w:tcPr>
            <w:tcW w:w="1184" w:type="dxa"/>
            <w:tcBorders>
              <w:top w:val="single" w:sz="4" w:space="0" w:color="auto"/>
              <w:bottom w:val="single" w:sz="4" w:space="0" w:color="auto"/>
            </w:tcBorders>
            <w:vAlign w:val="center"/>
          </w:tcPr>
          <w:p w14:paraId="0916F92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ata collection</w:t>
            </w:r>
          </w:p>
        </w:tc>
        <w:tc>
          <w:tcPr>
            <w:tcW w:w="1068" w:type="dxa"/>
            <w:tcBorders>
              <w:top w:val="single" w:sz="4" w:space="0" w:color="auto"/>
              <w:bottom w:val="single" w:sz="4" w:space="0" w:color="auto"/>
            </w:tcBorders>
            <w:vAlign w:val="center"/>
          </w:tcPr>
          <w:p w14:paraId="5161FFA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Ethical matters</w:t>
            </w:r>
          </w:p>
        </w:tc>
        <w:tc>
          <w:tcPr>
            <w:tcW w:w="1029" w:type="dxa"/>
            <w:tcBorders>
              <w:top w:val="single" w:sz="4" w:space="0" w:color="auto"/>
              <w:bottom w:val="single" w:sz="4" w:space="0" w:color="auto"/>
            </w:tcBorders>
            <w:vAlign w:val="center"/>
          </w:tcPr>
          <w:p w14:paraId="3798738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Results</w:t>
            </w:r>
          </w:p>
        </w:tc>
        <w:tc>
          <w:tcPr>
            <w:tcW w:w="1290" w:type="dxa"/>
            <w:tcBorders>
              <w:top w:val="single" w:sz="4" w:space="0" w:color="auto"/>
              <w:bottom w:val="single" w:sz="4" w:space="0" w:color="auto"/>
            </w:tcBorders>
            <w:vAlign w:val="center"/>
          </w:tcPr>
          <w:p w14:paraId="6E94795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Discussion</w:t>
            </w:r>
          </w:p>
        </w:tc>
        <w:tc>
          <w:tcPr>
            <w:tcW w:w="859" w:type="dxa"/>
            <w:tcBorders>
              <w:top w:val="single" w:sz="4" w:space="0" w:color="auto"/>
              <w:bottom w:val="single" w:sz="4" w:space="0" w:color="auto"/>
            </w:tcBorders>
            <w:vAlign w:val="center"/>
          </w:tcPr>
          <w:p w14:paraId="510048D6"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lang w:val="fr-FR"/>
              </w:rPr>
            </w:pPr>
            <w:r w:rsidRPr="00FC2F88">
              <w:rPr>
                <w:rFonts w:cs="Times New Roman"/>
                <w:szCs w:val="24"/>
                <w:lang w:val="fr-FR"/>
              </w:rPr>
              <w:t>Over all score</w:t>
            </w:r>
          </w:p>
        </w:tc>
      </w:tr>
      <w:tr w:rsidR="00B6139E" w:rsidRPr="00FC2F88" w14:paraId="278ED430" w14:textId="77777777" w:rsidTr="00E4772B">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14:paraId="2D26FC40"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1</w:t>
            </w:r>
          </w:p>
        </w:tc>
        <w:tc>
          <w:tcPr>
            <w:tcW w:w="3116" w:type="dxa"/>
            <w:tcBorders>
              <w:top w:val="single" w:sz="4" w:space="0" w:color="auto"/>
            </w:tcBorders>
          </w:tcPr>
          <w:p w14:paraId="4BA7DFDE"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Costa et al. </w:t>
            </w:r>
            <w:r>
              <w:rPr>
                <w:rFonts w:cs="Times New Roman"/>
                <w:szCs w:val="24"/>
                <w:lang w:val="fr-FR"/>
              </w:rPr>
              <w:fldChar w:fldCharType="begin"/>
            </w:r>
            <w:r>
              <w:rPr>
                <w:rFonts w:cs="Times New Roman"/>
                <w:szCs w:val="24"/>
                <w:lang w:val="fr-FR"/>
              </w:rPr>
              <w:instrText xml:space="preserve"> ADDIN ZOTERO_ITEM CSL_CITATION {"citationID":"mRmhfG1f","properties":{"formattedCitation":"[41]","plainCitation":"[41]","noteIndex":0},"citationItems":[{"id":74,"uris":["http://zotero.org/users/local/FbBnKa9k/items/2PU9SR9Y"],"itemData":{"id":74,"type":"article-journal","abstract":"The present study aimed to analyse the associations between force production and 100 m front crawl inter-lap pacing and kinematics. Eleven elite male swimmers performed a 100 m front crawl maximal effort to collect 50 m lap time (T\n              50\n              , s) and velocity (v, m·s\n              −1\n              ) for pacing, stroke rate (SR), stroke length (SL) and stroke index (SI) as kinematic variables. A 30 s tethered effort allowed to determine the peak (F\n              peak\n              ) and mean force (F\n              mean\n              ) as force production variables. The relative change (Δ) between 50 m laps was also calculated for all measures. A paired sample\n              t\n              -test was used to check differences between laps and Pearson correlation coefficients allowed to quantify the associations between force and remaining variables. The T\n              50\n              increased from the first to the second lap (ΔT\n              50\n               = 10.61%,\n              p\n               &amp;lt; 0.01, d = 2.68), while v (Δv = −5.92%,\n              p\n               &amp;lt; 0.01, d = 1.53), SR (\n              Δ\n              SR = −6.61%,\n              p\n               &amp;lt; 0.01, d = 0.45) and SI (ΔSI = −4.92%,\n              p\n               = 0.02, d = 0.45) decreased. SL remained unchanged between laps (ΔSL = 1.07%,\n              p\n               = 0.66, d = 0.08). No associations were found between force production and most of Δ, with the only exception being the reasonable good association between F\n              peak\n              and Δv (r = 0.62,\n              p\n               = 0.04). Although both pacing and kinematics fall from the first to the second sections of a 100 m front-crawl effort, the swimmers who exhibit higher F\n              peak\n              show a more stable front crawl v between both 50 m laps.","container-title":"Frontiers in Sports and Active Living","DOI":"10.3389/fspor.2023.1205800","ISSN":"2624-9367","journalAbbreviation":"Front. Sports Act. Living","language":"en","page":"1205800","source":"DOI.org (Crossref)","title":"Association between elite swimmers’ force production and 100 m front crawl inter-lap pacing and kinematics","volume":"5","author":[{"family":"Costa","given":"Mário J."},{"family":"Santos","given":"Catarina C."},{"family":"Ferreira","given":"Francisco"},{"family":"Arellano","given":"Raul"},{"family":"Vilas-Boas","given":"J. Paulo"},{"family":"Fernandes","given":"Ricardo J."}],"issued":{"date-parts":[["2023",5,26]]}}}],"schema":"https://github.com/citation-style-language/schema/raw/master/csl-citation.json"} </w:instrText>
            </w:r>
            <w:r>
              <w:rPr>
                <w:rFonts w:cs="Times New Roman"/>
                <w:szCs w:val="24"/>
                <w:lang w:val="fr-FR"/>
              </w:rPr>
              <w:fldChar w:fldCharType="separate"/>
            </w:r>
            <w:r w:rsidRPr="00D41EDD">
              <w:rPr>
                <w:rFonts w:cs="Times New Roman"/>
              </w:rPr>
              <w:t>[41]</w:t>
            </w:r>
            <w:r>
              <w:rPr>
                <w:rFonts w:cs="Times New Roman"/>
                <w:szCs w:val="24"/>
                <w:lang w:val="fr-FR"/>
              </w:rPr>
              <w:fldChar w:fldCharType="end"/>
            </w:r>
          </w:p>
        </w:tc>
        <w:tc>
          <w:tcPr>
            <w:tcW w:w="1387" w:type="dxa"/>
            <w:tcBorders>
              <w:top w:val="single" w:sz="4" w:space="0" w:color="auto"/>
            </w:tcBorders>
          </w:tcPr>
          <w:p w14:paraId="02441F7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355" w:type="dxa"/>
            <w:tcBorders>
              <w:top w:val="single" w:sz="4" w:space="0" w:color="auto"/>
            </w:tcBorders>
          </w:tcPr>
          <w:p w14:paraId="0A77ED9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00" w:type="dxa"/>
            <w:tcBorders>
              <w:top w:val="single" w:sz="4" w:space="0" w:color="auto"/>
            </w:tcBorders>
          </w:tcPr>
          <w:p w14:paraId="35E1F5F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49" w:type="dxa"/>
            <w:tcBorders>
              <w:top w:val="single" w:sz="4" w:space="0" w:color="auto"/>
            </w:tcBorders>
          </w:tcPr>
          <w:p w14:paraId="38A62C9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84" w:type="dxa"/>
            <w:tcBorders>
              <w:top w:val="single" w:sz="4" w:space="0" w:color="auto"/>
            </w:tcBorders>
          </w:tcPr>
          <w:p w14:paraId="5A085612"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68" w:type="dxa"/>
            <w:tcBorders>
              <w:top w:val="single" w:sz="4" w:space="0" w:color="auto"/>
            </w:tcBorders>
          </w:tcPr>
          <w:p w14:paraId="0CDACE8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9" w:type="dxa"/>
            <w:tcBorders>
              <w:top w:val="single" w:sz="4" w:space="0" w:color="auto"/>
            </w:tcBorders>
          </w:tcPr>
          <w:p w14:paraId="4130D5C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290" w:type="dxa"/>
            <w:tcBorders>
              <w:top w:val="single" w:sz="4" w:space="0" w:color="auto"/>
            </w:tcBorders>
          </w:tcPr>
          <w:p w14:paraId="0986D00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59" w:type="dxa"/>
            <w:tcBorders>
              <w:top w:val="single" w:sz="4" w:space="0" w:color="auto"/>
            </w:tcBorders>
          </w:tcPr>
          <w:p w14:paraId="13E732A6"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4</w:t>
            </w:r>
          </w:p>
        </w:tc>
      </w:tr>
      <w:tr w:rsidR="00B6139E" w:rsidRPr="00FC2F88" w14:paraId="2A4C5D31"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D6EECA9"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2</w:t>
            </w:r>
          </w:p>
        </w:tc>
        <w:tc>
          <w:tcPr>
            <w:tcW w:w="3116" w:type="dxa"/>
          </w:tcPr>
          <w:p w14:paraId="1379E437"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Gonjo &amp; Olstad </w:t>
            </w:r>
            <w:r>
              <w:rPr>
                <w:rFonts w:cs="Times New Roman"/>
                <w:szCs w:val="24"/>
                <w:lang w:val="fr-FR"/>
              </w:rPr>
              <w:fldChar w:fldCharType="begin"/>
            </w:r>
            <w:r>
              <w:rPr>
                <w:rFonts w:cs="Times New Roman"/>
                <w:szCs w:val="24"/>
                <w:lang w:val="fr-FR"/>
              </w:rPr>
              <w:instrText xml:space="preserve"> ADDIN ZOTERO_ITEM CSL_CITATION {"citationID":"qOM9Tscn","properties":{"formattedCitation":"[3]","plainCitation":"[3]","noteIndex":0},"citationItems":[{"id":307,"uris":["http://zotero.org/users/local/FbBnKa9k/items/WVVEW69T"],"itemData":{"id":307,"type":"article-journal","abstract":"The purpose of the present study was to investigate differences in a 100 m breaststroke time-trial between elite and sub-elite swimmers. Elite and sub-elite male swimmers (seven each; 772.1 ± 35.2 and 610.6 ± 24.7 FINA point, respectively) performed 100 m breaststroke, which was recorded by a multi-camera system that provided the mean and time-series velocity data in the glide, pull-out, and clean-swimming segments. The mean velocity in each segment was compared between the groups using an independent-samples t-test (for the 1st lap) and two-way mixed-design ANOVA (for the 2nd—4th laps), which suggested a larger mean clean-swimming (in all laps; 7–11% difference) and glide (in the 2nd and 3rd lap; about 13% difference) velocity for the elite swimmers. The time-series data displayed faster velocity in elite swimmers than in the subelite group during the first part (up to 40% time) of the glide segment (p &lt; 0.05). Differences in the clean-swimming segment between the groups were observed (p &lt; 0.001) apart from the first 5–15% time of the segment. No differences in the pull-out and at the beginning of the clean-swimming imply that coaches and swimmers should not assume that a good clean-swimming technique also guarantees fast velocity in these segments.","container-title":"Sports Biomechanics","DOI":"10.1080/14763141.2021.1954238","ISSN":"1476-3141, 1752-6116","issue":"12","journalAbbreviation":"Sports Biomechanics","language":"en","page":"1722-1733","source":"DOI.org (Crossref)","title":"Differences between elite and sub-elite swimmers in a 100 m breaststroke: a new race analysis approach with time-series velocity data","title-short":"Differences between elite and sub-elite swimmers in a 100 m breaststroke","volume":"22","author":[{"family":"Gonjo","given":"Tomohiro"},{"family":"Olstad","given":"Bjørn Harald"}],"issued":{"date-parts":[["2021",12,2]]}}}],"schema":"https://github.com/citation-style-language/schema/raw/master/csl-citation.json"} </w:instrText>
            </w:r>
            <w:r>
              <w:rPr>
                <w:rFonts w:cs="Times New Roman"/>
                <w:szCs w:val="24"/>
                <w:lang w:val="fr-FR"/>
              </w:rPr>
              <w:fldChar w:fldCharType="separate"/>
            </w:r>
            <w:r w:rsidRPr="00D41EDD">
              <w:rPr>
                <w:rFonts w:cs="Times New Roman"/>
              </w:rPr>
              <w:t>[3]</w:t>
            </w:r>
            <w:r>
              <w:rPr>
                <w:rFonts w:cs="Times New Roman"/>
                <w:szCs w:val="24"/>
                <w:lang w:val="fr-FR"/>
              </w:rPr>
              <w:fldChar w:fldCharType="end"/>
            </w:r>
          </w:p>
        </w:tc>
        <w:tc>
          <w:tcPr>
            <w:tcW w:w="1387" w:type="dxa"/>
          </w:tcPr>
          <w:p w14:paraId="4634DD22"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355" w:type="dxa"/>
          </w:tcPr>
          <w:p w14:paraId="7514424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00" w:type="dxa"/>
          </w:tcPr>
          <w:p w14:paraId="2540AC3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49" w:type="dxa"/>
          </w:tcPr>
          <w:p w14:paraId="3D1A7F0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84" w:type="dxa"/>
          </w:tcPr>
          <w:p w14:paraId="3C884EB1"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68" w:type="dxa"/>
          </w:tcPr>
          <w:p w14:paraId="543FAEA5"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9" w:type="dxa"/>
          </w:tcPr>
          <w:p w14:paraId="2A1BE1A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90" w:type="dxa"/>
          </w:tcPr>
          <w:p w14:paraId="0AADC61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59" w:type="dxa"/>
          </w:tcPr>
          <w:p w14:paraId="4794960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6</w:t>
            </w:r>
          </w:p>
        </w:tc>
      </w:tr>
      <w:tr w:rsidR="00B6139E" w:rsidRPr="00FC2F88" w14:paraId="600C76B2" w14:textId="77777777" w:rsidTr="00E4772B">
        <w:tc>
          <w:tcPr>
            <w:cnfStyle w:val="001000000000" w:firstRow="0" w:lastRow="0" w:firstColumn="1" w:lastColumn="0" w:oddVBand="0" w:evenVBand="0" w:oddHBand="0" w:evenHBand="0" w:firstRowFirstColumn="0" w:firstRowLastColumn="0" w:lastRowFirstColumn="0" w:lastRowLastColumn="0"/>
            <w:tcW w:w="567" w:type="dxa"/>
          </w:tcPr>
          <w:p w14:paraId="4E9FE1B0"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3</w:t>
            </w:r>
          </w:p>
        </w:tc>
        <w:tc>
          <w:tcPr>
            <w:tcW w:w="3116" w:type="dxa"/>
          </w:tcPr>
          <w:p w14:paraId="66A20250"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Olstad et al. </w:t>
            </w:r>
            <w:r>
              <w:rPr>
                <w:rFonts w:cs="Times New Roman"/>
                <w:szCs w:val="24"/>
                <w:lang w:val="fr-FR"/>
              </w:rPr>
              <w:fldChar w:fldCharType="begin"/>
            </w:r>
            <w:r>
              <w:rPr>
                <w:rFonts w:cs="Times New Roman"/>
                <w:szCs w:val="24"/>
                <w:lang w:val="fr-FR"/>
              </w:rPr>
              <w:instrText xml:space="preserve"> ADDIN ZOTERO_ITEM CSL_CITATION {"citationID":"cOi8xn09","properties":{"formattedCitation":"[46]","plainCitation":"[46]","noteIndex":0},"citationItems":[{"id":76,"uris":["http://zotero.org/users/local/FbBnKa9k/items/Y598QBE6"],"itemData":{"id":76,"type":"article-journal","abstract":"Background and aim: To identify kinematic variables related to short course 100 m breaststroke performance. Methods: An automatic race analysis system was utilized to obtain start (0–15 m), turn (5 m before the wall until 10 m out), ﬁnish (95–100 m), and clean swimming (the rest of the race) segment times as well as cycle rate and cycle length during each swimming cycle from 15 male swimmers during a 100 m breaststroke race. A bivariate correlation and a partial correlation were employed to assess the relationship between each variable and swimming time. Results: Turns were the largest time contributor to the ﬁnishing time (44.30 ± 0.58%), followed by clean swimming (38.93 ± 0.50%), start (11.39 ± 0.22%), and ﬁnish (5.36 ± 0.18%). The ﬁnishing time was correlated (p &lt; 0.001) with start segment time (r = 0.979), clean swimming time (r = 0.940), and 10 m turn-out time (r = 0.829). The clean swimming time was associated with the ﬁnishing time, but cycle rate and cycle length were not. In both start and turns, the peak velocity (i.e., take-oﬀ and push-oﬀ velocity) and the transition velocity were related to the segment time (r ≤ −0.673, p ≤ 0.006). Conclusions: Breaststroke training should focus on: (I) 15 m start with generating high take-oﬀ velocity, (II) improving clean swimming velocity by ﬁnding an optimal balance between cycle length and rate, (III) 10 m turn-out with maintaining a strong wall push-oﬀ, and (IV) establishing a high transition velocity from underwater to surface swimming.","container-title":"International Journal of Environmental Research and Public Health","DOI":"10.3390/ijerph17176257","ISSN":"1660-4601","issue":"17","journalAbbreviation":"IJERPH","language":"en","license":"https://creativecommons.org/licenses/by/4.0/","page":"6257","source":"DOI.org (Crossref)","title":"Key Factors Related to Short Course 100 m Breaststroke Performance","volume":"17","author":[{"family":"Olstad","given":"Bjørn Harald"},{"family":"Wathne","given":"Henrik"},{"family":"Gonjo","given":"Tomohiro"}],"issued":{"date-parts":[["2020",8,27]]}}}],"schema":"https://github.com/citation-style-language/schema/raw/master/csl-citation.json"} </w:instrText>
            </w:r>
            <w:r>
              <w:rPr>
                <w:rFonts w:cs="Times New Roman"/>
                <w:szCs w:val="24"/>
                <w:lang w:val="fr-FR"/>
              </w:rPr>
              <w:fldChar w:fldCharType="separate"/>
            </w:r>
            <w:r w:rsidRPr="00D41EDD">
              <w:rPr>
                <w:rFonts w:cs="Times New Roman"/>
              </w:rPr>
              <w:t>[46]</w:t>
            </w:r>
            <w:r>
              <w:rPr>
                <w:rFonts w:cs="Times New Roman"/>
                <w:szCs w:val="24"/>
                <w:lang w:val="fr-FR"/>
              </w:rPr>
              <w:fldChar w:fldCharType="end"/>
            </w:r>
          </w:p>
        </w:tc>
        <w:tc>
          <w:tcPr>
            <w:tcW w:w="1387" w:type="dxa"/>
          </w:tcPr>
          <w:p w14:paraId="703FAE0C"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355" w:type="dxa"/>
          </w:tcPr>
          <w:p w14:paraId="5604ED48"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00" w:type="dxa"/>
          </w:tcPr>
          <w:p w14:paraId="160FC4CA"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49" w:type="dxa"/>
          </w:tcPr>
          <w:p w14:paraId="75FD46D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w:t>
            </w:r>
          </w:p>
        </w:tc>
        <w:tc>
          <w:tcPr>
            <w:tcW w:w="1184" w:type="dxa"/>
          </w:tcPr>
          <w:p w14:paraId="109438B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68" w:type="dxa"/>
          </w:tcPr>
          <w:p w14:paraId="2150B9B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9" w:type="dxa"/>
          </w:tcPr>
          <w:p w14:paraId="30F29221"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90" w:type="dxa"/>
          </w:tcPr>
          <w:p w14:paraId="64DCC93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59" w:type="dxa"/>
          </w:tcPr>
          <w:p w14:paraId="05210D6B"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7</w:t>
            </w:r>
          </w:p>
        </w:tc>
      </w:tr>
      <w:tr w:rsidR="00B6139E" w:rsidRPr="00FC2F88" w14:paraId="7878FEA9" w14:textId="77777777" w:rsidTr="00E47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93266AD"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4</w:t>
            </w:r>
          </w:p>
        </w:tc>
        <w:tc>
          <w:tcPr>
            <w:tcW w:w="3116" w:type="dxa"/>
          </w:tcPr>
          <w:p w14:paraId="7D99D6C8" w14:textId="77777777" w:rsidR="00B6139E" w:rsidRPr="00FC2F88" w:rsidRDefault="00B6139E" w:rsidP="00E4772B">
            <w:pPr>
              <w:tabs>
                <w:tab w:val="center" w:pos="4536"/>
                <w:tab w:val="right" w:pos="9072"/>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szCs w:val="24"/>
                <w:lang w:val="fr-FR"/>
              </w:rPr>
              <w:t xml:space="preserve">Seifert et al. </w:t>
            </w:r>
            <w:r>
              <w:rPr>
                <w:rFonts w:cs="Times New Roman"/>
                <w:szCs w:val="24"/>
                <w:lang w:val="fr-FR"/>
              </w:rPr>
              <w:fldChar w:fldCharType="begin"/>
            </w:r>
            <w:r>
              <w:rPr>
                <w:rFonts w:cs="Times New Roman"/>
                <w:szCs w:val="24"/>
                <w:lang w:val="fr-FR"/>
              </w:rPr>
              <w:instrText xml:space="preserve"> ADDIN ZOTERO_ITEM CSL_CITATION {"citationID":"Zdji1BRt","properties":{"formattedCitation":"[47]","plainCitation":"[47]","noteIndex":0},"citationItems":[{"id":77,"uris":["http://zotero.org/users/local/FbBnKa9k/items/S34XN5FY"],"itemData":{"id":77,"type":"article-journal","container-title":"Medicine &amp; Science in Sports &amp; Exercise","DOI":"10.1249/mss.0b013e3180f62f38","ISSN":"0195-9131","issue":"10","language":"en","page":"1784-1793","source":"DOI.org (Crossref)","title":"Kinematic Changes during a 100-m Front Crawl: Effects of Performance Level and Gender","title-short":"Kinematic Changes during a 100-m Front Crawl","volume":"39","author":[{"family":"Seifert","given":"Ludovic"},{"family":"Chollet","given":"Didier"},{"family":"Chatard","given":"Jean Claude"}],"issued":{"date-parts":[["2007",10]]}}}],"schema":"https://github.com/citation-style-language/schema/raw/master/csl-citation.json"} </w:instrText>
            </w:r>
            <w:r>
              <w:rPr>
                <w:rFonts w:cs="Times New Roman"/>
                <w:szCs w:val="24"/>
                <w:lang w:val="fr-FR"/>
              </w:rPr>
              <w:fldChar w:fldCharType="separate"/>
            </w:r>
            <w:r w:rsidRPr="00A11AB5">
              <w:rPr>
                <w:rFonts w:cs="Times New Roman"/>
              </w:rPr>
              <w:t>[47]</w:t>
            </w:r>
            <w:r>
              <w:rPr>
                <w:rFonts w:cs="Times New Roman"/>
                <w:szCs w:val="24"/>
                <w:lang w:val="fr-FR"/>
              </w:rPr>
              <w:fldChar w:fldCharType="end"/>
            </w:r>
          </w:p>
        </w:tc>
        <w:tc>
          <w:tcPr>
            <w:tcW w:w="1387" w:type="dxa"/>
          </w:tcPr>
          <w:p w14:paraId="11D1B1FE"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355" w:type="dxa"/>
          </w:tcPr>
          <w:p w14:paraId="34A61027"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00" w:type="dxa"/>
          </w:tcPr>
          <w:p w14:paraId="61C66874"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149" w:type="dxa"/>
          </w:tcPr>
          <w:p w14:paraId="13A2248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84" w:type="dxa"/>
          </w:tcPr>
          <w:p w14:paraId="4E5F0DBA"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68" w:type="dxa"/>
          </w:tcPr>
          <w:p w14:paraId="2F9E807F"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9" w:type="dxa"/>
          </w:tcPr>
          <w:p w14:paraId="6EB45F80"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90" w:type="dxa"/>
          </w:tcPr>
          <w:p w14:paraId="18C0A9C3"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59" w:type="dxa"/>
          </w:tcPr>
          <w:p w14:paraId="323D65D9" w14:textId="77777777" w:rsidR="00B6139E" w:rsidRPr="00FC2F88" w:rsidRDefault="00B6139E" w:rsidP="00E4772B">
            <w:pPr>
              <w:tabs>
                <w:tab w:val="center" w:pos="4536"/>
                <w:tab w:val="right" w:pos="9072"/>
              </w:tabs>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r w:rsidR="00B6139E" w:rsidRPr="00FC2F88" w14:paraId="48E30986" w14:textId="77777777" w:rsidTr="00E4772B">
        <w:tc>
          <w:tcPr>
            <w:cnfStyle w:val="001000000000" w:firstRow="0" w:lastRow="0" w:firstColumn="1" w:lastColumn="0" w:oddVBand="0" w:evenVBand="0" w:oddHBand="0" w:evenHBand="0" w:firstRowFirstColumn="0" w:firstRowLastColumn="0" w:lastRowFirstColumn="0" w:lastRowLastColumn="0"/>
            <w:tcW w:w="567" w:type="dxa"/>
          </w:tcPr>
          <w:p w14:paraId="54CE8883" w14:textId="77777777" w:rsidR="00B6139E" w:rsidRPr="00FC2F88" w:rsidRDefault="00B6139E" w:rsidP="00E4772B">
            <w:pPr>
              <w:tabs>
                <w:tab w:val="center" w:pos="4536"/>
                <w:tab w:val="right" w:pos="9072"/>
              </w:tabs>
              <w:spacing w:line="240" w:lineRule="auto"/>
              <w:jc w:val="left"/>
              <w:rPr>
                <w:rFonts w:cs="Times New Roman"/>
                <w:szCs w:val="24"/>
                <w:lang w:val="fr-FR"/>
              </w:rPr>
            </w:pPr>
            <w:r w:rsidRPr="00FC2F88">
              <w:rPr>
                <w:rFonts w:cs="Times New Roman"/>
                <w:szCs w:val="24"/>
                <w:lang w:val="fr-FR"/>
              </w:rPr>
              <w:t>5</w:t>
            </w:r>
          </w:p>
        </w:tc>
        <w:tc>
          <w:tcPr>
            <w:tcW w:w="3116" w:type="dxa"/>
          </w:tcPr>
          <w:p w14:paraId="1257F1D1"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szCs w:val="24"/>
                <w:lang w:val="fr-FR"/>
              </w:rPr>
              <w:t xml:space="preserve">Seifert et al. </w:t>
            </w:r>
            <w:r>
              <w:rPr>
                <w:rFonts w:cs="Times New Roman"/>
                <w:szCs w:val="24"/>
                <w:lang w:val="fr-FR"/>
              </w:rPr>
              <w:fldChar w:fldCharType="begin"/>
            </w:r>
            <w:r>
              <w:rPr>
                <w:rFonts w:cs="Times New Roman"/>
                <w:szCs w:val="24"/>
                <w:lang w:val="fr-FR"/>
              </w:rPr>
              <w:instrText xml:space="preserve"> ADDIN ZOTERO_ITEM CSL_CITATION {"citationID":"M8GapCuc","properties":{"formattedCitation":"[48]","plainCitation":"[48]","noteIndex":0},"citationItems":[{"id":371,"uris":["http://zotero.org/users/local/FbBnKa9k/items/VI9Q8CDU"],"itemData":{"id":371,"type":"article-journal","container-title":"International Journal of Sports Medicine","DOI":"10.1055/s-2004-821010","ISSN":"0172-4622, 1439-3964","issue":"4","journalAbbreviation":"Int J Sports Med","language":"en","page":"286-293","source":"DOI.org (Crossref)","title":"The Spatial-Temporal and Coordinative Structures in Elite Male 100-m Front Crawl Swimmers","volume":"26","author":[{"family":"Seifert","given":"L."},{"family":"Boulesteix","given":"L."},{"family":"Carter","given":"M."},{"family":"Chollet","given":"D."}],"issued":{"date-parts":[["2004",5]]}}}],"schema":"https://github.com/citation-style-language/schema/raw/master/csl-citation.json"} </w:instrText>
            </w:r>
            <w:r>
              <w:rPr>
                <w:rFonts w:cs="Times New Roman"/>
                <w:szCs w:val="24"/>
                <w:lang w:val="fr-FR"/>
              </w:rPr>
              <w:fldChar w:fldCharType="separate"/>
            </w:r>
            <w:r w:rsidRPr="00A11AB5">
              <w:rPr>
                <w:rFonts w:cs="Times New Roman"/>
              </w:rPr>
              <w:t>[48]</w:t>
            </w:r>
            <w:r>
              <w:rPr>
                <w:rFonts w:cs="Times New Roman"/>
                <w:szCs w:val="24"/>
                <w:lang w:val="fr-FR"/>
              </w:rPr>
              <w:fldChar w:fldCharType="end"/>
            </w:r>
          </w:p>
        </w:tc>
        <w:tc>
          <w:tcPr>
            <w:tcW w:w="1387" w:type="dxa"/>
          </w:tcPr>
          <w:p w14:paraId="52E4ABC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355" w:type="dxa"/>
          </w:tcPr>
          <w:p w14:paraId="299FBF4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00" w:type="dxa"/>
          </w:tcPr>
          <w:p w14:paraId="7078C3AD"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p w14:paraId="63F7C459" w14:textId="77777777" w:rsidR="00B6139E" w:rsidRPr="00FC2F88" w:rsidRDefault="00B6139E" w:rsidP="00E4772B">
            <w:pPr>
              <w:tabs>
                <w:tab w:val="center" w:pos="4536"/>
                <w:tab w:val="right" w:pos="9072"/>
              </w:tab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p>
        </w:tc>
        <w:tc>
          <w:tcPr>
            <w:tcW w:w="1149" w:type="dxa"/>
          </w:tcPr>
          <w:p w14:paraId="333477F4"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2</w:t>
            </w:r>
          </w:p>
        </w:tc>
        <w:tc>
          <w:tcPr>
            <w:tcW w:w="1184" w:type="dxa"/>
          </w:tcPr>
          <w:p w14:paraId="7EEA9B83"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4</w:t>
            </w:r>
          </w:p>
        </w:tc>
        <w:tc>
          <w:tcPr>
            <w:tcW w:w="1068" w:type="dxa"/>
          </w:tcPr>
          <w:p w14:paraId="095CE28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029" w:type="dxa"/>
          </w:tcPr>
          <w:p w14:paraId="4B6C4610"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1290" w:type="dxa"/>
          </w:tcPr>
          <w:p w14:paraId="13C8C3E9"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5</w:t>
            </w:r>
          </w:p>
        </w:tc>
        <w:tc>
          <w:tcPr>
            <w:tcW w:w="859" w:type="dxa"/>
          </w:tcPr>
          <w:p w14:paraId="18106AEF" w14:textId="77777777" w:rsidR="00B6139E" w:rsidRPr="00FC2F88" w:rsidRDefault="00B6139E" w:rsidP="00E4772B">
            <w:pPr>
              <w:tabs>
                <w:tab w:val="center" w:pos="4536"/>
                <w:tab w:val="right" w:pos="9072"/>
              </w:tabs>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szCs w:val="24"/>
                <w:lang w:val="fr-FR"/>
              </w:rPr>
            </w:pPr>
            <w:r w:rsidRPr="00FC2F88">
              <w:rPr>
                <w:rFonts w:cs="Times New Roman"/>
                <w:b/>
                <w:bCs/>
                <w:szCs w:val="24"/>
                <w:lang w:val="fr-FR"/>
              </w:rPr>
              <w:t>35</w:t>
            </w:r>
          </w:p>
        </w:tc>
      </w:tr>
    </w:tbl>
    <w:p w14:paraId="5A647F00" w14:textId="18067502" w:rsidR="00822179" w:rsidRPr="00B6139E" w:rsidRDefault="00822179" w:rsidP="00B6139E"/>
    <w:sectPr w:rsidR="00822179" w:rsidRPr="00B6139E" w:rsidSect="00140D32">
      <w:headerReference w:type="even" r:id="rId10"/>
      <w:headerReference w:type="default" r:id="rId11"/>
      <w:footerReference w:type="even" r:id="rId12"/>
      <w:footerReference w:type="default" r:id="rId13"/>
      <w:headerReference w:type="first" r:id="rId14"/>
      <w:footerReference w:type="first" r:id="rId1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C7074" w14:textId="77777777" w:rsidR="002F741A" w:rsidRDefault="002F741A" w:rsidP="00663F49">
      <w:pPr>
        <w:spacing w:line="240" w:lineRule="auto"/>
      </w:pPr>
      <w:r>
        <w:separator/>
      </w:r>
    </w:p>
  </w:endnote>
  <w:endnote w:type="continuationSeparator" w:id="0">
    <w:p w14:paraId="68771366" w14:textId="77777777" w:rsidR="002F741A" w:rsidRDefault="002F741A" w:rsidP="00663F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89D54" w14:textId="77777777" w:rsidR="00663F49" w:rsidRDefault="00663F4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982847"/>
      <w:docPartObj>
        <w:docPartGallery w:val="Page Numbers (Bottom of Page)"/>
        <w:docPartUnique/>
      </w:docPartObj>
    </w:sdtPr>
    <w:sdtEndPr/>
    <w:sdtContent>
      <w:p w14:paraId="4D98587C" w14:textId="30D2DDFD" w:rsidR="00663F49" w:rsidRDefault="00663F49">
        <w:pPr>
          <w:pStyle w:val="Pieddepage"/>
          <w:jc w:val="right"/>
        </w:pPr>
        <w:r>
          <w:fldChar w:fldCharType="begin"/>
        </w:r>
        <w:r>
          <w:instrText>PAGE   \* MERGEFORMAT</w:instrText>
        </w:r>
        <w:r>
          <w:fldChar w:fldCharType="separate"/>
        </w:r>
        <w:r>
          <w:t>2</w:t>
        </w:r>
        <w:r>
          <w:fldChar w:fldCharType="end"/>
        </w:r>
      </w:p>
    </w:sdtContent>
  </w:sdt>
  <w:p w14:paraId="3CC26369" w14:textId="77777777" w:rsidR="00663F49" w:rsidRDefault="00663F49">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9DE0D" w14:textId="77777777" w:rsidR="00663F49" w:rsidRDefault="00663F4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22774" w14:textId="77777777" w:rsidR="002F741A" w:rsidRDefault="002F741A" w:rsidP="00663F49">
      <w:pPr>
        <w:spacing w:line="240" w:lineRule="auto"/>
      </w:pPr>
      <w:r>
        <w:separator/>
      </w:r>
    </w:p>
  </w:footnote>
  <w:footnote w:type="continuationSeparator" w:id="0">
    <w:p w14:paraId="504B6C4D" w14:textId="77777777" w:rsidR="002F741A" w:rsidRDefault="002F741A" w:rsidP="00663F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2CCEE" w14:textId="77777777" w:rsidR="00663F49" w:rsidRDefault="00663F4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4E96E" w14:textId="77777777" w:rsidR="00663F49" w:rsidRDefault="00663F49">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D3421" w14:textId="77777777" w:rsidR="00663F49" w:rsidRDefault="00663F49">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D32"/>
    <w:rsid w:val="0001591D"/>
    <w:rsid w:val="00084BBA"/>
    <w:rsid w:val="00084F53"/>
    <w:rsid w:val="000D627E"/>
    <w:rsid w:val="000E2A8E"/>
    <w:rsid w:val="00117B76"/>
    <w:rsid w:val="00140D32"/>
    <w:rsid w:val="0015762C"/>
    <w:rsid w:val="001F4B04"/>
    <w:rsid w:val="00215002"/>
    <w:rsid w:val="00243CA3"/>
    <w:rsid w:val="0024494A"/>
    <w:rsid w:val="002851C8"/>
    <w:rsid w:val="002A1B2D"/>
    <w:rsid w:val="002E51F8"/>
    <w:rsid w:val="002E63DD"/>
    <w:rsid w:val="002F741A"/>
    <w:rsid w:val="003022D5"/>
    <w:rsid w:val="00346C55"/>
    <w:rsid w:val="00360A0E"/>
    <w:rsid w:val="00363843"/>
    <w:rsid w:val="0036473E"/>
    <w:rsid w:val="003730F4"/>
    <w:rsid w:val="00381E19"/>
    <w:rsid w:val="003A1F2D"/>
    <w:rsid w:val="003B3FCD"/>
    <w:rsid w:val="003D6D49"/>
    <w:rsid w:val="003E11E9"/>
    <w:rsid w:val="003F3D28"/>
    <w:rsid w:val="004026FA"/>
    <w:rsid w:val="0040750A"/>
    <w:rsid w:val="00411763"/>
    <w:rsid w:val="00412400"/>
    <w:rsid w:val="00495B2A"/>
    <w:rsid w:val="004A6377"/>
    <w:rsid w:val="004C6F6E"/>
    <w:rsid w:val="004D458A"/>
    <w:rsid w:val="004F7802"/>
    <w:rsid w:val="00536E8B"/>
    <w:rsid w:val="0056755C"/>
    <w:rsid w:val="00574B0B"/>
    <w:rsid w:val="00590A4D"/>
    <w:rsid w:val="005938BB"/>
    <w:rsid w:val="006012D2"/>
    <w:rsid w:val="00602A42"/>
    <w:rsid w:val="00606BCB"/>
    <w:rsid w:val="006136C9"/>
    <w:rsid w:val="00656D16"/>
    <w:rsid w:val="00657166"/>
    <w:rsid w:val="00663F49"/>
    <w:rsid w:val="00684664"/>
    <w:rsid w:val="00685FDD"/>
    <w:rsid w:val="00694B2D"/>
    <w:rsid w:val="006A1836"/>
    <w:rsid w:val="006B5AB9"/>
    <w:rsid w:val="006B7567"/>
    <w:rsid w:val="006C3C0D"/>
    <w:rsid w:val="006F7593"/>
    <w:rsid w:val="00721CCF"/>
    <w:rsid w:val="00735EBA"/>
    <w:rsid w:val="00796769"/>
    <w:rsid w:val="007B6031"/>
    <w:rsid w:val="007D52FB"/>
    <w:rsid w:val="00803489"/>
    <w:rsid w:val="00807C1A"/>
    <w:rsid w:val="00822179"/>
    <w:rsid w:val="0082297D"/>
    <w:rsid w:val="00894B24"/>
    <w:rsid w:val="008A0491"/>
    <w:rsid w:val="008A2FFB"/>
    <w:rsid w:val="008A67AF"/>
    <w:rsid w:val="008B1DCE"/>
    <w:rsid w:val="008B2690"/>
    <w:rsid w:val="008D12DA"/>
    <w:rsid w:val="00904DF3"/>
    <w:rsid w:val="009401BF"/>
    <w:rsid w:val="009437CB"/>
    <w:rsid w:val="009A63D7"/>
    <w:rsid w:val="009B6B09"/>
    <w:rsid w:val="009C5EB4"/>
    <w:rsid w:val="009E1828"/>
    <w:rsid w:val="009E20BA"/>
    <w:rsid w:val="00A1261A"/>
    <w:rsid w:val="00A5749F"/>
    <w:rsid w:val="00A622D4"/>
    <w:rsid w:val="00A73067"/>
    <w:rsid w:val="00A84F6D"/>
    <w:rsid w:val="00B050D2"/>
    <w:rsid w:val="00B143E0"/>
    <w:rsid w:val="00B177FD"/>
    <w:rsid w:val="00B47FEB"/>
    <w:rsid w:val="00B6139E"/>
    <w:rsid w:val="00B7256F"/>
    <w:rsid w:val="00B80128"/>
    <w:rsid w:val="00BA3C4A"/>
    <w:rsid w:val="00BD3A7A"/>
    <w:rsid w:val="00C751E1"/>
    <w:rsid w:val="00CB1AD8"/>
    <w:rsid w:val="00CB6DA4"/>
    <w:rsid w:val="00CE7BE2"/>
    <w:rsid w:val="00D00B7D"/>
    <w:rsid w:val="00D32BE6"/>
    <w:rsid w:val="00D67167"/>
    <w:rsid w:val="00D81361"/>
    <w:rsid w:val="00D8645E"/>
    <w:rsid w:val="00DF2348"/>
    <w:rsid w:val="00E0127D"/>
    <w:rsid w:val="00E01B8F"/>
    <w:rsid w:val="00E05DB1"/>
    <w:rsid w:val="00E07629"/>
    <w:rsid w:val="00E11F33"/>
    <w:rsid w:val="00E26C14"/>
    <w:rsid w:val="00E41F5F"/>
    <w:rsid w:val="00EB15DD"/>
    <w:rsid w:val="00EC527F"/>
    <w:rsid w:val="00EC698E"/>
    <w:rsid w:val="00F13DD2"/>
    <w:rsid w:val="00F256A3"/>
    <w:rsid w:val="00F81095"/>
    <w:rsid w:val="00F82C97"/>
    <w:rsid w:val="00F83E76"/>
    <w:rsid w:val="00FF70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A42AD"/>
  <w15:chartTrackingRefBased/>
  <w15:docId w15:val="{26DD8ACE-7095-4CD1-BC91-34B730BEC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39E"/>
    <w:pPr>
      <w:spacing w:after="0" w:line="480" w:lineRule="auto"/>
      <w:jc w:val="both"/>
    </w:pPr>
    <w:rPr>
      <w:rFonts w:ascii="Times New Roman" w:hAnsi="Times New Roman"/>
      <w:sz w:val="24"/>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140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1">
    <w:name w:val="Plain Table 1"/>
    <w:basedOn w:val="TableauNormal"/>
    <w:uiPriority w:val="41"/>
    <w:rsid w:val="00140D3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tte">
    <w:name w:val="header"/>
    <w:basedOn w:val="Normal"/>
    <w:link w:val="En-tteCar"/>
    <w:uiPriority w:val="99"/>
    <w:unhideWhenUsed/>
    <w:rsid w:val="00663F49"/>
    <w:pPr>
      <w:tabs>
        <w:tab w:val="center" w:pos="4536"/>
        <w:tab w:val="right" w:pos="9072"/>
      </w:tabs>
      <w:spacing w:line="240" w:lineRule="auto"/>
      <w:jc w:val="left"/>
    </w:pPr>
    <w:rPr>
      <w:rFonts w:asciiTheme="minorHAnsi" w:hAnsiTheme="minorHAnsi"/>
      <w:sz w:val="22"/>
      <w:lang w:val="fr-FR"/>
    </w:rPr>
  </w:style>
  <w:style w:type="character" w:customStyle="1" w:styleId="En-tteCar">
    <w:name w:val="En-tête Car"/>
    <w:basedOn w:val="Policepardfaut"/>
    <w:link w:val="En-tte"/>
    <w:uiPriority w:val="99"/>
    <w:rsid w:val="00663F49"/>
  </w:style>
  <w:style w:type="paragraph" w:styleId="Pieddepage">
    <w:name w:val="footer"/>
    <w:basedOn w:val="Normal"/>
    <w:link w:val="PieddepageCar"/>
    <w:uiPriority w:val="99"/>
    <w:unhideWhenUsed/>
    <w:rsid w:val="00663F49"/>
    <w:pPr>
      <w:tabs>
        <w:tab w:val="center" w:pos="4536"/>
        <w:tab w:val="right" w:pos="9072"/>
      </w:tabs>
      <w:spacing w:line="240" w:lineRule="auto"/>
      <w:jc w:val="left"/>
    </w:pPr>
    <w:rPr>
      <w:rFonts w:asciiTheme="minorHAnsi" w:hAnsiTheme="minorHAnsi"/>
      <w:sz w:val="22"/>
      <w:lang w:val="fr-FR"/>
    </w:rPr>
  </w:style>
  <w:style w:type="character" w:customStyle="1" w:styleId="PieddepageCar">
    <w:name w:val="Pied de page Car"/>
    <w:basedOn w:val="Policepardfaut"/>
    <w:link w:val="Pieddepage"/>
    <w:uiPriority w:val="99"/>
    <w:rsid w:val="00663F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73741AD7702104EBDB5CB7DED66E8E4" ma:contentTypeVersion="5" ma:contentTypeDescription="Crée un document." ma:contentTypeScope="" ma:versionID="3424504f81cee29e1f9e262a7142201e">
  <xsd:schema xmlns:xsd="http://www.w3.org/2001/XMLSchema" xmlns:xs="http://www.w3.org/2001/XMLSchema" xmlns:p="http://schemas.microsoft.com/office/2006/metadata/properties" xmlns:ns3="51261b41-ac4c-402d-b1b1-1864b03cbc3b" targetNamespace="http://schemas.microsoft.com/office/2006/metadata/properties" ma:root="true" ma:fieldsID="7dce22bd9203f5c51b3c03f35079333a" ns3:_="">
    <xsd:import namespace="51261b41-ac4c-402d-b1b1-1864b03cbc3b"/>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261b41-ac4c-402d-b1b1-1864b03cbc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DB06AB-DBAA-4FBE-B795-557399B7F1D7}">
  <ds:schemaRefs>
    <ds:schemaRef ds:uri="http://schemas.microsoft.com/sharepoint/v3/contenttype/forms"/>
  </ds:schemaRefs>
</ds:datastoreItem>
</file>

<file path=customXml/itemProps2.xml><?xml version="1.0" encoding="utf-8"?>
<ds:datastoreItem xmlns:ds="http://schemas.openxmlformats.org/officeDocument/2006/customXml" ds:itemID="{C455A982-5112-4C2D-9DD4-1C463E97DB5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5BB427-C1D6-4A87-8476-C97555687937}">
  <ds:schemaRefs>
    <ds:schemaRef ds:uri="http://schemas.openxmlformats.org/officeDocument/2006/bibliography"/>
  </ds:schemaRefs>
</ds:datastoreItem>
</file>

<file path=customXml/itemProps4.xml><?xml version="1.0" encoding="utf-8"?>
<ds:datastoreItem xmlns:ds="http://schemas.openxmlformats.org/officeDocument/2006/customXml" ds:itemID="{4CF56174-12B4-499F-A39D-E607AC9E27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261b41-ac4c-402d-b1b1-1864b03cbc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64</TotalTime>
  <Pages>2</Pages>
  <Words>15962</Words>
  <Characters>87792</Characters>
  <Application>Microsoft Office Word</Application>
  <DocSecurity>0</DocSecurity>
  <Lines>731</Lines>
  <Paragraphs>207</Paragraphs>
  <ScaleCrop>false</ScaleCrop>
  <HeadingPairs>
    <vt:vector size="2" baseType="variant">
      <vt:variant>
        <vt:lpstr>Titre</vt:lpstr>
      </vt:variant>
      <vt:variant>
        <vt:i4>1</vt:i4>
      </vt:variant>
    </vt:vector>
  </HeadingPairs>
  <TitlesOfParts>
    <vt:vector size="1" baseType="lpstr">
      <vt:lpstr/>
    </vt:vector>
  </TitlesOfParts>
  <Company>Universite de Rouen Normandie</Company>
  <LinksUpToDate>false</LinksUpToDate>
  <CharactersWithSpaces>10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Loisel</dc:creator>
  <cp:keywords/>
  <dc:description/>
  <cp:lastModifiedBy>CAMILLE LOISEL (Personnel)</cp:lastModifiedBy>
  <cp:revision>11</cp:revision>
  <dcterms:created xsi:type="dcterms:W3CDTF">2025-05-14T13:38:00Z</dcterms:created>
  <dcterms:modified xsi:type="dcterms:W3CDTF">2026-04-1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3741AD7702104EBDB5CB7DED66E8E4</vt:lpwstr>
  </property>
  <property fmtid="{D5CDD505-2E9C-101B-9397-08002B2CF9AE}" pid="3" name="ZOTERO_PREF_1">
    <vt:lpwstr>&lt;data data-version="3" zotero-version="7.0.24"&gt;&lt;session id="lljacyAP"/&gt;&lt;style id="http://www.zotero.org/styles/springer-vancouver-brackets" locale="en-GB"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